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28D7D6" w14:textId="73AD03AE" w:rsidR="005E2B08" w:rsidRDefault="005E2B08" w:rsidP="00CE0312">
      <w:pPr>
        <w:jc w:val="center"/>
        <w:rPr>
          <w:rFonts w:cs="Times New Roman"/>
          <w:b/>
          <w:bCs/>
          <w:sz w:val="32"/>
          <w:szCs w:val="32"/>
        </w:rPr>
      </w:pPr>
      <w:r w:rsidRPr="00DF7BE1">
        <w:rPr>
          <w:rFonts w:cs="Times New Roman"/>
          <w:b/>
          <w:bCs/>
          <w:sz w:val="32"/>
          <w:szCs w:val="32"/>
        </w:rPr>
        <w:t>HUMAN DISEASE DETECTION</w:t>
      </w:r>
      <w:r>
        <w:rPr>
          <w:rFonts w:cs="Times New Roman"/>
          <w:b/>
          <w:bCs/>
          <w:sz w:val="32"/>
          <w:szCs w:val="32"/>
        </w:rPr>
        <w:t xml:space="preserve"> USING ANN</w:t>
      </w:r>
    </w:p>
    <w:p w14:paraId="353C23BD" w14:textId="45F12BA6" w:rsidR="005378F3" w:rsidRPr="00DF7BE1" w:rsidRDefault="005378F3" w:rsidP="00CE0312">
      <w:pPr>
        <w:jc w:val="center"/>
        <w:rPr>
          <w:sz w:val="32"/>
          <w:szCs w:val="32"/>
        </w:rPr>
      </w:pPr>
      <w:r>
        <w:rPr>
          <w:rFonts w:cs="Times New Roman"/>
          <w:b/>
          <w:bCs/>
          <w:sz w:val="32"/>
          <w:szCs w:val="32"/>
        </w:rPr>
        <w:t xml:space="preserve">(Covid-19 </w:t>
      </w:r>
      <w:r w:rsidR="00CA51AA">
        <w:rPr>
          <w:rFonts w:cs="Times New Roman"/>
          <w:b/>
          <w:bCs/>
          <w:sz w:val="32"/>
          <w:szCs w:val="32"/>
        </w:rPr>
        <w:t>Detection</w:t>
      </w:r>
      <w:r>
        <w:rPr>
          <w:rFonts w:cs="Times New Roman"/>
          <w:b/>
          <w:bCs/>
          <w:sz w:val="32"/>
          <w:szCs w:val="32"/>
        </w:rPr>
        <w:t>)</w:t>
      </w:r>
    </w:p>
    <w:p w14:paraId="0D342AF1" w14:textId="77777777" w:rsidR="005E2B08" w:rsidRDefault="005E2B08" w:rsidP="00C02503">
      <w:pPr>
        <w:autoSpaceDE w:val="0"/>
        <w:autoSpaceDN w:val="0"/>
        <w:adjustRightInd w:val="0"/>
        <w:spacing w:after="0" w:line="240" w:lineRule="auto"/>
        <w:jc w:val="both"/>
        <w:rPr>
          <w:rFonts w:cs="Times New Roman"/>
          <w:b/>
          <w:bCs/>
          <w:color w:val="0F4761" w:themeColor="accent1" w:themeShade="BF"/>
          <w:kern w:val="0"/>
          <w:sz w:val="22"/>
        </w:rPr>
      </w:pPr>
    </w:p>
    <w:p w14:paraId="77899E5B" w14:textId="7D8C5F62" w:rsidR="00C02503" w:rsidRPr="00C02503" w:rsidRDefault="00C02503" w:rsidP="00CE0312">
      <w:pPr>
        <w:autoSpaceDE w:val="0"/>
        <w:autoSpaceDN w:val="0"/>
        <w:adjustRightInd w:val="0"/>
        <w:spacing w:after="0" w:line="240" w:lineRule="auto"/>
        <w:rPr>
          <w:rFonts w:cs="Times New Roman"/>
          <w:color w:val="0F4761" w:themeColor="accent1" w:themeShade="BF"/>
          <w:kern w:val="0"/>
          <w:sz w:val="22"/>
        </w:rPr>
      </w:pPr>
      <w:r w:rsidRPr="00C02503">
        <w:rPr>
          <w:rFonts w:cs="Times New Roman"/>
          <w:b/>
          <w:bCs/>
          <w:color w:val="0F4761" w:themeColor="accent1" w:themeShade="BF"/>
          <w:kern w:val="0"/>
          <w:sz w:val="22"/>
        </w:rPr>
        <w:t xml:space="preserve">Hamza Iftikhar </w:t>
      </w:r>
      <w:r w:rsidRPr="00C02503">
        <w:rPr>
          <w:rFonts w:cs="Times New Roman"/>
          <w:color w:val="0F4761" w:themeColor="accent1" w:themeShade="BF"/>
          <w:kern w:val="0"/>
          <w:sz w:val="22"/>
        </w:rPr>
        <w:t>(21-CS-45)</w:t>
      </w:r>
      <w:r w:rsidRPr="00C02503">
        <w:rPr>
          <w:rFonts w:cs="Times New Roman"/>
          <w:kern w:val="0"/>
          <w:sz w:val="22"/>
        </w:rPr>
        <w:t xml:space="preserve"> (21-CS-44 @students.uettaxila.edu.pk)</w:t>
      </w:r>
    </w:p>
    <w:p w14:paraId="758D01B1" w14:textId="77777777" w:rsidR="00C02503" w:rsidRPr="00C02503" w:rsidRDefault="00C02503" w:rsidP="00CE0312">
      <w:pPr>
        <w:autoSpaceDE w:val="0"/>
        <w:autoSpaceDN w:val="0"/>
        <w:adjustRightInd w:val="0"/>
        <w:spacing w:after="0" w:line="240" w:lineRule="auto"/>
        <w:rPr>
          <w:rFonts w:cs="Times New Roman"/>
          <w:color w:val="0F4761" w:themeColor="accent1" w:themeShade="BF"/>
          <w:kern w:val="0"/>
          <w:sz w:val="22"/>
        </w:rPr>
      </w:pPr>
    </w:p>
    <w:p w14:paraId="3D86CE39" w14:textId="77777777" w:rsidR="00C02503" w:rsidRPr="00C02503" w:rsidRDefault="00C02503" w:rsidP="00CE0312">
      <w:pPr>
        <w:autoSpaceDE w:val="0"/>
        <w:autoSpaceDN w:val="0"/>
        <w:adjustRightInd w:val="0"/>
        <w:spacing w:after="0" w:line="240" w:lineRule="auto"/>
        <w:rPr>
          <w:rFonts w:cs="Times New Roman"/>
          <w:color w:val="0F4761" w:themeColor="accent1" w:themeShade="BF"/>
          <w:kern w:val="0"/>
          <w:sz w:val="22"/>
        </w:rPr>
      </w:pPr>
      <w:r w:rsidRPr="00C02503">
        <w:rPr>
          <w:rFonts w:cs="Times New Roman"/>
          <w:b/>
          <w:bCs/>
          <w:color w:val="0F4761" w:themeColor="accent1" w:themeShade="BF"/>
          <w:kern w:val="0"/>
          <w:sz w:val="22"/>
        </w:rPr>
        <w:t xml:space="preserve">Zunysha Naveed </w:t>
      </w:r>
      <w:r w:rsidRPr="00C02503">
        <w:rPr>
          <w:rFonts w:cs="Times New Roman"/>
          <w:color w:val="0F4761" w:themeColor="accent1" w:themeShade="BF"/>
          <w:kern w:val="0"/>
          <w:sz w:val="22"/>
        </w:rPr>
        <w:t xml:space="preserve">(21-CS-75) </w:t>
      </w:r>
      <w:r w:rsidRPr="00C02503">
        <w:rPr>
          <w:rFonts w:cs="Times New Roman"/>
          <w:kern w:val="0"/>
          <w:sz w:val="22"/>
        </w:rPr>
        <w:t>(21-CS-75 @students.uettaxila.edu.pk)</w:t>
      </w:r>
    </w:p>
    <w:p w14:paraId="77A24256" w14:textId="77777777" w:rsidR="00C02503" w:rsidRPr="00C02503" w:rsidRDefault="00C02503" w:rsidP="00CE0312">
      <w:pPr>
        <w:autoSpaceDE w:val="0"/>
        <w:autoSpaceDN w:val="0"/>
        <w:adjustRightInd w:val="0"/>
        <w:spacing w:after="0" w:line="240" w:lineRule="auto"/>
        <w:rPr>
          <w:rFonts w:cs="Times New Roman"/>
          <w:color w:val="0F4761" w:themeColor="accent1" w:themeShade="BF"/>
          <w:kern w:val="0"/>
          <w:sz w:val="22"/>
        </w:rPr>
      </w:pPr>
    </w:p>
    <w:p w14:paraId="26D7D115" w14:textId="46F69F03" w:rsidR="00C02503" w:rsidRDefault="00C02503" w:rsidP="00CE0312">
      <w:pPr>
        <w:autoSpaceDE w:val="0"/>
        <w:autoSpaceDN w:val="0"/>
        <w:adjustRightInd w:val="0"/>
        <w:spacing w:after="0" w:line="240" w:lineRule="auto"/>
        <w:rPr>
          <w:rFonts w:cs="Times New Roman"/>
          <w:kern w:val="0"/>
          <w:sz w:val="22"/>
        </w:rPr>
      </w:pPr>
    </w:p>
    <w:p w14:paraId="4B485B7F" w14:textId="77777777" w:rsidR="00066E92" w:rsidRDefault="00066E92" w:rsidP="00CE0312">
      <w:pPr>
        <w:autoSpaceDE w:val="0"/>
        <w:autoSpaceDN w:val="0"/>
        <w:adjustRightInd w:val="0"/>
        <w:spacing w:after="0" w:line="240" w:lineRule="auto"/>
        <w:rPr>
          <w:rFonts w:cs="Times New Roman"/>
          <w:color w:val="0F4761" w:themeColor="accent1" w:themeShade="BF"/>
          <w:kern w:val="0"/>
          <w:sz w:val="22"/>
        </w:rPr>
      </w:pPr>
    </w:p>
    <w:p w14:paraId="1F93689C" w14:textId="7520EEE0" w:rsidR="00F31142" w:rsidRDefault="00066E92" w:rsidP="00F31142">
      <w:pPr>
        <w:jc w:val="center"/>
        <w:rPr>
          <w:b/>
          <w:bCs/>
        </w:rPr>
      </w:pPr>
      <w:r w:rsidRPr="00E07C5A">
        <w:rPr>
          <w:b/>
          <w:bCs/>
        </w:rPr>
        <w:t>University of Engineering and Technology, Taxila</w:t>
      </w:r>
    </w:p>
    <w:p w14:paraId="2AEB57A1" w14:textId="541AB4B5" w:rsidR="00066E92" w:rsidRDefault="00066E92" w:rsidP="00F31142">
      <w:pPr>
        <w:jc w:val="center"/>
        <w:rPr>
          <w:b/>
          <w:bCs/>
        </w:rPr>
      </w:pPr>
      <w:r w:rsidRPr="00E07C5A">
        <w:rPr>
          <w:b/>
          <w:bCs/>
        </w:rPr>
        <w:t>Computer Science department</w:t>
      </w:r>
    </w:p>
    <w:p w14:paraId="43F38786" w14:textId="77777777" w:rsidR="00C02503" w:rsidRDefault="00C02503" w:rsidP="00C02503">
      <w:pPr>
        <w:jc w:val="both"/>
        <w:rPr>
          <w:b/>
          <w:bCs/>
        </w:rPr>
      </w:pPr>
    </w:p>
    <w:p w14:paraId="424E532C" w14:textId="441A6723" w:rsidR="009F7AF0" w:rsidRPr="007D6D37" w:rsidRDefault="000F7871" w:rsidP="00C02503">
      <w:pPr>
        <w:jc w:val="both"/>
      </w:pPr>
      <w:r w:rsidRPr="007B6516">
        <w:rPr>
          <w:b/>
          <w:bCs/>
        </w:rPr>
        <w:t>Keywords:</w:t>
      </w:r>
      <w:r w:rsidR="000505E3" w:rsidRPr="000505E3">
        <w:t xml:space="preserve"> COVID-19 detection</w:t>
      </w:r>
      <w:r w:rsidR="000505E3">
        <w:t xml:space="preserve">, </w:t>
      </w:r>
      <w:r w:rsidR="000505E3" w:rsidRPr="000505E3">
        <w:t>Artificial Neural Networks (ANN)</w:t>
      </w:r>
      <w:r w:rsidR="000505E3">
        <w:t xml:space="preserve">, </w:t>
      </w:r>
      <w:r w:rsidR="000505E3" w:rsidRPr="000505E3">
        <w:t>Convolutional Neural Network (CNN)</w:t>
      </w:r>
      <w:r w:rsidR="000505E3">
        <w:t xml:space="preserve">, </w:t>
      </w:r>
      <w:r w:rsidR="000505E3" w:rsidRPr="000505E3">
        <w:t>X-ray images</w:t>
      </w:r>
      <w:r w:rsidR="000505E3">
        <w:t xml:space="preserve">, </w:t>
      </w:r>
      <w:r w:rsidR="000505E3" w:rsidRPr="000505E3">
        <w:t>Data preprocessing</w:t>
      </w:r>
      <w:r w:rsidR="000505E3">
        <w:t xml:space="preserve">, </w:t>
      </w:r>
      <w:r w:rsidR="000505E3" w:rsidRPr="000505E3">
        <w:t>Data augmentation</w:t>
      </w:r>
      <w:r w:rsidR="000505E3">
        <w:t xml:space="preserve">, </w:t>
      </w:r>
      <w:r w:rsidR="000505E3" w:rsidRPr="000505E3">
        <w:t>Health care</w:t>
      </w:r>
      <w:r w:rsidR="000505E3">
        <w:t xml:space="preserve">, </w:t>
      </w:r>
      <w:r w:rsidR="007C339C">
        <w:t>Cost-effective Health care solution</w:t>
      </w:r>
      <w:r w:rsidR="000505E3">
        <w:t xml:space="preserve">, </w:t>
      </w:r>
      <w:r w:rsidR="000505E3" w:rsidRPr="000505E3">
        <w:t>Deep learning</w:t>
      </w:r>
      <w:r w:rsidR="000505E3">
        <w:t>, Model Accuracy</w:t>
      </w:r>
      <w:r w:rsidR="007C339C">
        <w:t>, Future Improvemen</w:t>
      </w:r>
      <w:r w:rsidR="00A637A2">
        <w:t>ts.</w:t>
      </w:r>
    </w:p>
    <w:p w14:paraId="3CF2E2CB" w14:textId="075B859C" w:rsidR="00FE6C11" w:rsidRDefault="00FE6C11" w:rsidP="00FE6C11">
      <w:pPr>
        <w:pStyle w:val="Heading1"/>
      </w:pPr>
      <w:r>
        <w:t>Abstract</w:t>
      </w:r>
    </w:p>
    <w:p w14:paraId="15EAE9F5" w14:textId="77777777" w:rsidR="007D6D37" w:rsidRPr="007D6D37" w:rsidRDefault="007D6D37" w:rsidP="007D6D37"/>
    <w:p w14:paraId="2293A04D" w14:textId="0F82CD5E" w:rsidR="003965F5" w:rsidRPr="003965F5" w:rsidRDefault="00A77067" w:rsidP="003965F5">
      <w:pPr>
        <w:jc w:val="both"/>
        <w:rPr>
          <w:rFonts w:cs="Times New Roman"/>
          <w:szCs w:val="24"/>
        </w:rPr>
      </w:pPr>
      <w:r>
        <w:rPr>
          <w:szCs w:val="24"/>
        </w:rPr>
        <w:t xml:space="preserve">This study </w:t>
      </w:r>
      <w:r w:rsidR="00053B2F">
        <w:rPr>
          <w:szCs w:val="24"/>
        </w:rPr>
        <w:t>seeks to</w:t>
      </w:r>
      <w:r w:rsidR="00FE4ED5">
        <w:rPr>
          <w:szCs w:val="24"/>
        </w:rPr>
        <w:t xml:space="preserve"> enhance Covid-19 detection by implementing the concept of Artificial Neural Networks inspired by functioning of human brain. Our project embeds the concept of Convolutional Neural Network for efficient and accurate detection of Covid-19 by taking x-rayed images of lungs of patients as input. The model development involves systematic steps including data acquisition, data preprocessing and data augmentation followed by applying Convolutional Neural Network to the prepared data. The dataset utilized for this project of Covid-19 detection using Artificial Neural Network (CNN) is obtained from the source of website of Kaggle. The dataset consists of three classes namely normal, viral and Covid-19 effected. The visual data of these three classes is utilized for the purpose of training and testing of the model. </w:t>
      </w:r>
      <w:r w:rsidRPr="00B809BE">
        <w:rPr>
          <w:szCs w:val="24"/>
        </w:rPr>
        <w:t xml:space="preserve">PCR testing is the most used technique used for the Covid-19 detection, but this technique is pricey for people who belongs to the middle- or lower-class families so, our project overcomes this finance barrier by using X-ray images of the patient to detect weather patient is infected with Covid-19 or not. </w:t>
      </w:r>
      <w:bookmarkStart w:id="0" w:name="_Hlk167646701"/>
      <w:r w:rsidRPr="00B809BE">
        <w:rPr>
          <w:rFonts w:cs="Times New Roman"/>
          <w:szCs w:val="24"/>
        </w:rPr>
        <w:t>Accurate identification of COVID-19 cases is vital for controlling its transmission. Minimizing false negatives ensures timely care for infected individuals, reducing spread</w:t>
      </w:r>
      <w:r>
        <w:rPr>
          <w:rFonts w:cs="Times New Roman"/>
          <w:szCs w:val="24"/>
        </w:rPr>
        <w:t>. Our project achieves accuracy of 95% by using multiple layer Convolutional Neural Network.</w:t>
      </w:r>
      <w:bookmarkEnd w:id="0"/>
    </w:p>
    <w:p w14:paraId="6164AEF9" w14:textId="0EEDC05B" w:rsidR="009F7AF0" w:rsidRPr="009F7AF0" w:rsidRDefault="009F7AF0" w:rsidP="0096103C">
      <w:pPr>
        <w:keepNext/>
        <w:keepLines/>
        <w:spacing w:before="360" w:after="80"/>
        <w:jc w:val="both"/>
        <w:outlineLvl w:val="0"/>
        <w:rPr>
          <w:rFonts w:eastAsiaTheme="majorEastAsia" w:cstheme="majorBidi"/>
          <w:b/>
          <w:color w:val="0F4761" w:themeColor="accent1" w:themeShade="BF"/>
          <w:sz w:val="32"/>
          <w:szCs w:val="40"/>
          <w:u w:val="single"/>
        </w:rPr>
      </w:pPr>
    </w:p>
    <w:p w14:paraId="6E995E0C" w14:textId="7AD94933" w:rsidR="009F7AF0" w:rsidRPr="009F7AF0" w:rsidRDefault="009F7AF0" w:rsidP="0096103C">
      <w:pPr>
        <w:jc w:val="both"/>
      </w:pPr>
    </w:p>
    <w:p w14:paraId="7FD4417F" w14:textId="6D8DFABE" w:rsidR="003965F5" w:rsidRDefault="00946320" w:rsidP="003965F5">
      <w:pPr>
        <w:pStyle w:val="Heading1"/>
      </w:pPr>
      <w:r>
        <w:lastRenderedPageBreak/>
        <w:t>I</w:t>
      </w:r>
      <w:r w:rsidR="003965F5">
        <w:t xml:space="preserve">ntroduction </w:t>
      </w:r>
    </w:p>
    <w:p w14:paraId="708DF7D4" w14:textId="77777777" w:rsidR="003965F5" w:rsidRPr="003965F5" w:rsidRDefault="003965F5" w:rsidP="003965F5"/>
    <w:p w14:paraId="0CB9D92A" w14:textId="04D1CDE3" w:rsidR="009F7AF0" w:rsidRPr="009F7AF0" w:rsidRDefault="009F7AF0" w:rsidP="0096103C">
      <w:pPr>
        <w:jc w:val="both"/>
        <w:rPr>
          <w:szCs w:val="24"/>
        </w:rPr>
      </w:pPr>
      <w:r w:rsidRPr="009F7AF0">
        <w:rPr>
          <w:szCs w:val="24"/>
        </w:rPr>
        <w:t xml:space="preserve">The </w:t>
      </w:r>
      <w:r w:rsidR="00114707" w:rsidRPr="009F7AF0">
        <w:rPr>
          <w:szCs w:val="24"/>
        </w:rPr>
        <w:t>project</w:t>
      </w:r>
      <w:r w:rsidRPr="009F7AF0">
        <w:rPr>
          <w:szCs w:val="24"/>
        </w:rPr>
        <w:t xml:space="preserve"> on Covid-19 detection is a superlative intersection of Artificial Intelligence and health care. The project implements the concepts of neural networks. Neural networks are the networks inspired by the Human Brain in terms of functioning. The project utilizes the concept of neural network to analyze the data and then make accurate prediction of Covid-19.</w:t>
      </w:r>
    </w:p>
    <w:p w14:paraId="50CCDBD3" w14:textId="1F283BB0" w:rsidR="009F7AF0" w:rsidRPr="009F7AF0" w:rsidRDefault="009F7AF0" w:rsidP="0096103C">
      <w:pPr>
        <w:jc w:val="both"/>
        <w:rPr>
          <w:szCs w:val="24"/>
        </w:rPr>
      </w:pPr>
      <w:r w:rsidRPr="009F7AF0">
        <w:rPr>
          <w:szCs w:val="24"/>
        </w:rPr>
        <w:t>The Covid-19 detection project sights to contribute to the Healthcare by contributing efficient and reasonable model of covid-19 detection with the help of X-rays images which helps further in addressing critical challenges in health care field.</w:t>
      </w:r>
      <w:r w:rsidR="005C7842">
        <w:rPr>
          <w:szCs w:val="24"/>
        </w:rPr>
        <w:t xml:space="preserve"> Nowadays healthcare is a big challenge faced by every country in various ways and it’s very crucial to take appropriate steps regarding the healthcare sector to improve the overall health conditions of any country. Our project aims to contribute to the healthcare sector by providing a project or tool which can help to detect the Covid-19 disease in an easy and efficient manner. Our project aims to provide a tool which is cost effective as well. Nowadays it’s very difficult for every individual to afford good healthcare treatment, so our project </w:t>
      </w:r>
      <w:r w:rsidR="00A77067">
        <w:rPr>
          <w:szCs w:val="24"/>
        </w:rPr>
        <w:t>promises</w:t>
      </w:r>
      <w:r w:rsidR="005C7842">
        <w:rPr>
          <w:szCs w:val="24"/>
        </w:rPr>
        <w:t xml:space="preserve"> to provide an easy and cost-effective method. It allows the individuals to detect whether they are infected with covid or not and tells them if there is any other virus their lungs are affected with the help of taking x-ray images of their lungs. Our project is GUI based </w:t>
      </w:r>
      <w:r w:rsidR="00BB2DAC">
        <w:rPr>
          <w:szCs w:val="24"/>
        </w:rPr>
        <w:t>which makes sure that we provide a user-friendly interface for health care individuals to use the tool. Health care accessibility and affordability is a significant concern, and our model aims to focus on this concern and solve this affordability barrier and provide a tool that is not costly and efficient as well.</w:t>
      </w:r>
    </w:p>
    <w:p w14:paraId="5E1A1700" w14:textId="1942D62A" w:rsidR="009F7AF0" w:rsidRDefault="009F7AF0" w:rsidP="0096103C">
      <w:pPr>
        <w:jc w:val="both"/>
        <w:rPr>
          <w:szCs w:val="24"/>
        </w:rPr>
      </w:pPr>
      <w:r w:rsidRPr="009F7AF0">
        <w:rPr>
          <w:szCs w:val="24"/>
        </w:rPr>
        <w:t>The project aims on the early detection of Covid-19 with reliable predictions of presence of disease with high accuracy. Neural Networks are based on the concept of Deep Learning, and deep learning models involve continuous learning which results in high accuracies and prediction.</w:t>
      </w:r>
    </w:p>
    <w:p w14:paraId="1A2FCA7D" w14:textId="3CD26036" w:rsidR="009F7AF0" w:rsidRDefault="009F7AF0" w:rsidP="0096103C">
      <w:pPr>
        <w:jc w:val="both"/>
        <w:rPr>
          <w:szCs w:val="24"/>
        </w:rPr>
      </w:pPr>
      <w:r>
        <w:rPr>
          <w:szCs w:val="24"/>
        </w:rPr>
        <w:fldChar w:fldCharType="begin"/>
      </w:r>
      <w:r>
        <w:rPr>
          <w:szCs w:val="24"/>
        </w:rPr>
        <w:instrText xml:space="preserve"> ADDIN EN.CITE &lt;EndNote&gt;&lt;Cite&gt;&lt;Author&gt;Hussain&lt;/Author&gt;&lt;Year&gt;2021&lt;/Year&gt;&lt;RecNum&gt;1&lt;/RecNum&gt;&lt;DisplayText&gt;[1]&lt;/DisplayText&gt;&lt;record&gt;&lt;rec-number&gt;1&lt;/rec-number&gt;&lt;foreign-keys&gt;&lt;key app="EN" db-id="9re2dzw9qe9rd7erfpr5dptwepvepvpzs95x" timestamp="1715011512"&gt;1&lt;/key&gt;&lt;/foreign-keys&gt;&lt;ref-type name="Journal Article"&gt;17&lt;/ref-type&gt;&lt;contributors&gt;&lt;authors&gt;&lt;author&gt;Hussain, Emtiaz&lt;/author&gt;&lt;author&gt;Hasan, Mahmudul&lt;/author&gt;&lt;author&gt;Rahman, Md Anisur&lt;/author&gt;&lt;author&gt;Lee, Ickjai&lt;/author&gt;&lt;author&gt;Tamanna, Tasmi&lt;/author&gt;&lt;author&gt;Parvez, Mohammad Zavid&lt;/author&gt;&lt;/authors&gt;&lt;/contributors&gt;&lt;titles&gt;&lt;title&gt;CoroDet: A deep learning based classification for COVID-19 detection using chest X-ray images&lt;/title&gt;&lt;secondary-title&gt;Chaos, Solitons &amp;amp; Fractals&lt;/secondary-title&gt;&lt;/titles&gt;&lt;periodical&gt;&lt;full-title&gt;Chaos, Solitons &amp;amp; Fractals&lt;/full-title&gt;&lt;/periodical&gt;&lt;pages&gt;110495&lt;/pages&gt;&lt;volume&gt;142&lt;/volume&gt;&lt;dates&gt;&lt;year&gt;2021&lt;/year&gt;&lt;/dates&gt;&lt;isbn&gt;0960-0779&lt;/isbn&gt;&lt;urls&gt;&lt;/urls&gt;&lt;/record&gt;&lt;/Cite&gt;&lt;/EndNote&gt;</w:instrText>
      </w:r>
      <w:r>
        <w:rPr>
          <w:szCs w:val="24"/>
        </w:rPr>
        <w:fldChar w:fldCharType="separate"/>
      </w:r>
      <w:r>
        <w:rPr>
          <w:noProof/>
          <w:szCs w:val="24"/>
        </w:rPr>
        <w:t>[1]</w:t>
      </w:r>
      <w:r>
        <w:rPr>
          <w:szCs w:val="24"/>
        </w:rPr>
        <w:fldChar w:fldCharType="end"/>
      </w:r>
      <w:r w:rsidRPr="009F7AF0">
        <w:rPr>
          <w:szCs w:val="24"/>
        </w:rPr>
        <w:t xml:space="preserve">In recent study CNN model called </w:t>
      </w:r>
      <w:proofErr w:type="spellStart"/>
      <w:r w:rsidRPr="009F7AF0">
        <w:rPr>
          <w:szCs w:val="24"/>
        </w:rPr>
        <w:t>CoroDet</w:t>
      </w:r>
      <w:proofErr w:type="spellEnd"/>
      <w:r w:rsidRPr="009F7AF0">
        <w:rPr>
          <w:szCs w:val="24"/>
        </w:rPr>
        <w:t xml:space="preserve"> for automatic selection of COVID-19 using Chest X-Ray and CT-Scan images have been proposed in recent study. </w:t>
      </w:r>
      <w:proofErr w:type="spellStart"/>
      <w:r w:rsidRPr="009F7AF0">
        <w:rPr>
          <w:szCs w:val="24"/>
        </w:rPr>
        <w:t>CoroDet</w:t>
      </w:r>
      <w:proofErr w:type="spellEnd"/>
      <w:r w:rsidRPr="009F7AF0">
        <w:rPr>
          <w:szCs w:val="24"/>
        </w:rPr>
        <w:t xml:space="preserve"> is developed to serve develop to deal with 2 class (accuracy 99%), 3 class (accuracy 94%) and 4 class classification (accuracy 91%). </w:t>
      </w:r>
      <w:r>
        <w:rPr>
          <w:szCs w:val="24"/>
        </w:rPr>
        <w:fldChar w:fldCharType="begin"/>
      </w:r>
      <w:r>
        <w:rPr>
          <w:szCs w:val="24"/>
        </w:rPr>
        <w:instrText xml:space="preserve"> ADDIN EN.CITE &lt;EndNote&gt;&lt;Cite&gt;&lt;Author&gt;Rajawat&lt;/Author&gt;&lt;Year&gt;2022&lt;/Year&gt;&lt;RecNum&gt;2&lt;/RecNum&gt;&lt;DisplayText&gt;[2]&lt;/DisplayText&gt;&lt;record&gt;&lt;rec-number&gt;2&lt;/rec-number&gt;&lt;foreign-keys&gt;&lt;key app="EN" db-id="9re2dzw9qe9rd7erfpr5dptwepvepvpzs95x" timestamp="1715011922"&gt;2&lt;/key&gt;&lt;/foreign-keys&gt;&lt;ref-type name="Journal Article"&gt;17&lt;/ref-type&gt;&lt;contributors&gt;&lt;authors&gt;&lt;author&gt;Rajawat, Neha&lt;/author&gt;&lt;author&gt;Hada, Bharat Singh&lt;/author&gt;&lt;author&gt;Meghawat, Mayank&lt;/author&gt;&lt;author&gt;Lalwani, Soniya&lt;/author&gt;&lt;author&gt;Kumar, Rajesh&lt;/author&gt;&lt;/authors&gt;&lt;/contributors&gt;&lt;titles&gt;&lt;title&gt;C-COVIDNet: A CNN model for COVID-19 detection using image processing&lt;/title&gt;&lt;secondary-title&gt;Arabian Journal for Science and Engineering&lt;/secondary-title&gt;&lt;/titles&gt;&lt;periodical&gt;&lt;full-title&gt;Arabian Journal for Science and Engineering&lt;/full-title&gt;&lt;/periodical&gt;&lt;pages&gt;10811-10822&lt;/pages&gt;&lt;volume&gt;47&lt;/volume&gt;&lt;number&gt;8&lt;/number&gt;&lt;dates&gt;&lt;year&gt;2022&lt;/year&gt;&lt;/dates&gt;&lt;isbn&gt;2193-567X&lt;/isbn&gt;&lt;urls&gt;&lt;/urls&gt;&lt;/record&gt;&lt;/Cite&gt;&lt;/EndNote&gt;</w:instrText>
      </w:r>
      <w:r>
        <w:rPr>
          <w:szCs w:val="24"/>
        </w:rPr>
        <w:fldChar w:fldCharType="separate"/>
      </w:r>
      <w:r>
        <w:rPr>
          <w:noProof/>
          <w:szCs w:val="24"/>
        </w:rPr>
        <w:t>[2]</w:t>
      </w:r>
      <w:r>
        <w:rPr>
          <w:szCs w:val="24"/>
        </w:rPr>
        <w:fldChar w:fldCharType="end"/>
      </w:r>
      <w:r w:rsidRPr="009F7AF0">
        <w:rPr>
          <w:szCs w:val="24"/>
        </w:rPr>
        <w:t xml:space="preserve"> Recently a model C-</w:t>
      </w:r>
      <w:proofErr w:type="spellStart"/>
      <w:r w:rsidRPr="009F7AF0">
        <w:rPr>
          <w:szCs w:val="24"/>
        </w:rPr>
        <w:t>CovidNet</w:t>
      </w:r>
      <w:proofErr w:type="spellEnd"/>
      <w:r w:rsidRPr="009F7AF0">
        <w:rPr>
          <w:szCs w:val="24"/>
        </w:rPr>
        <w:t xml:space="preserve"> is developed that is a lightweight model CNN based model which can compete with heavy transfer learning-based approach. </w:t>
      </w:r>
      <w:r>
        <w:rPr>
          <w:szCs w:val="24"/>
        </w:rPr>
        <w:fldChar w:fldCharType="begin"/>
      </w:r>
      <w:r>
        <w:rPr>
          <w:szCs w:val="24"/>
        </w:rPr>
        <w:instrText xml:space="preserve"> ADDIN EN.CITE &lt;EndNote&gt;&lt;Cite&gt;&lt;Author&gt;Aslan&lt;/Author&gt;&lt;Year&gt;2021&lt;/Year&gt;&lt;RecNum&gt;3&lt;/RecNum&gt;&lt;DisplayText&gt;[3]&lt;/DisplayText&gt;&lt;record&gt;&lt;rec-number&gt;3&lt;/rec-number&gt;&lt;foreign-keys&gt;&lt;key app="EN" db-id="9re2dzw9qe9rd7erfpr5dptwepvepvpzs95x" timestamp="1715011974"&gt;3&lt;/key&gt;&lt;/foreign-keys&gt;&lt;ref-type name="Journal Article"&gt;17&lt;/ref-type&gt;&lt;contributors&gt;&lt;authors&gt;&lt;author&gt;Aslan, Muhammet Fatih&lt;/author&gt;&lt;author&gt;Unlersen, Muhammed Fahri&lt;/author&gt;&lt;author&gt;Sabanci, Kadir&lt;/author&gt;&lt;author&gt;Durdu, Akif&lt;/author&gt;&lt;/authors&gt;&lt;/contributors&gt;&lt;titles&gt;&lt;title&gt;CNN-based transfer learning–BiLSTM network: A novel approach for COVID-19 infection detection&lt;/title&gt;&lt;secondary-title&gt;Applied Soft Computing&lt;/secondary-title&gt;&lt;/titles&gt;&lt;periodical&gt;&lt;full-title&gt;Applied Soft Computing&lt;/full-title&gt;&lt;/periodical&gt;&lt;pages&gt;106912&lt;/pages&gt;&lt;volume&gt;98&lt;/volume&gt;&lt;dates&gt;&lt;year&gt;2021&lt;/year&gt;&lt;/dates&gt;&lt;isbn&gt;1568-4946&lt;/isbn&gt;&lt;urls&gt;&lt;/urls&gt;&lt;/record&gt;&lt;/Cite&gt;&lt;/EndNote&gt;</w:instrText>
      </w:r>
      <w:r>
        <w:rPr>
          <w:szCs w:val="24"/>
        </w:rPr>
        <w:fldChar w:fldCharType="separate"/>
      </w:r>
      <w:r>
        <w:rPr>
          <w:noProof/>
          <w:szCs w:val="24"/>
        </w:rPr>
        <w:t>[3]</w:t>
      </w:r>
      <w:r>
        <w:rPr>
          <w:szCs w:val="24"/>
        </w:rPr>
        <w:fldChar w:fldCharType="end"/>
      </w:r>
      <w:r w:rsidRPr="009F7AF0">
        <w:rPr>
          <w:szCs w:val="24"/>
        </w:rPr>
        <w:t xml:space="preserve"> In past COVID-19 Radiography Database, lung segmentation, data augmentation and finally the architectures </w:t>
      </w:r>
      <w:proofErr w:type="spellStart"/>
      <w:r w:rsidRPr="009F7AF0">
        <w:rPr>
          <w:szCs w:val="24"/>
        </w:rPr>
        <w:t>mAlexNet</w:t>
      </w:r>
      <w:proofErr w:type="spellEnd"/>
      <w:r w:rsidRPr="009F7AF0">
        <w:rPr>
          <w:szCs w:val="24"/>
        </w:rPr>
        <w:t xml:space="preserve"> and Hybrid (that includes </w:t>
      </w:r>
      <w:proofErr w:type="spellStart"/>
      <w:r w:rsidRPr="009F7AF0">
        <w:rPr>
          <w:szCs w:val="24"/>
        </w:rPr>
        <w:t>BiLSTM</w:t>
      </w:r>
      <w:proofErr w:type="spellEnd"/>
      <w:r w:rsidRPr="009F7AF0">
        <w:rPr>
          <w:szCs w:val="24"/>
        </w:rPr>
        <w:t xml:space="preserve"> Layer) used for classification</w:t>
      </w:r>
      <w:r>
        <w:rPr>
          <w:szCs w:val="24"/>
        </w:rPr>
        <w:t>.</w:t>
      </w:r>
      <w:r w:rsidR="00D72F2F">
        <w:rPr>
          <w:szCs w:val="24"/>
        </w:rPr>
        <w:fldChar w:fldCharType="begin"/>
      </w:r>
      <w:r w:rsidR="00D72F2F">
        <w:rPr>
          <w:szCs w:val="24"/>
        </w:rPr>
        <w:instrText xml:space="preserve"> ADDIN EN.CITE &lt;EndNote&gt;&lt;Cite&gt;&lt;Author&gt;Alazab&lt;/Author&gt;&lt;Year&gt;2020&lt;/Year&gt;&lt;RecNum&gt;15&lt;/RecNum&gt;&lt;DisplayText&gt;[4]&lt;/DisplayText&gt;&lt;record&gt;&lt;rec-number&gt;15&lt;/rec-number&gt;&lt;foreign-keys&gt;&lt;key app="EN" db-id="9re2dzw9qe9rd7erfpr5dptwepvepvpzs95x" timestamp="1716714559"&gt;15&lt;/key&gt;&lt;/foreign-keys&gt;&lt;ref-type name="Journal Article"&gt;17&lt;/ref-type&gt;&lt;contributors&gt;&lt;authors&gt;&lt;author&gt;Alazab, Moutaz&lt;/author&gt;&lt;author&gt;Awajan, Albara&lt;/author&gt;&lt;author&gt;Mesleh, Abdelwadood&lt;/author&gt;&lt;author&gt;Alhyari, Salah&lt;/author&gt;&lt;/authors&gt;&lt;/contributors&gt;&lt;titles&gt;&lt;title&gt;COVID-19 prediction and detection using deep learning&lt;/title&gt;&lt;secondary-title&gt;International Journal of Computer Information Systems and Industrial Management Applications&lt;/secondary-title&gt;&lt;/titles&gt;&lt;periodical&gt;&lt;full-title&gt;International Journal of Computer Information Systems and Industrial Management Applications&lt;/full-title&gt;&lt;/periodical&gt;&lt;pages&gt;14-14&lt;/pages&gt;&lt;volume&gt;12&lt;/volume&gt;&lt;dates&gt;&lt;year&gt;2020&lt;/year&gt;&lt;/dates&gt;&lt;isbn&gt;2150-7988&lt;/isbn&gt;&lt;urls&gt;&lt;/urls&gt;&lt;/record&gt;&lt;/Cite&gt;&lt;/EndNote&gt;</w:instrText>
      </w:r>
      <w:r w:rsidR="00D72F2F">
        <w:rPr>
          <w:szCs w:val="24"/>
        </w:rPr>
        <w:fldChar w:fldCharType="separate"/>
      </w:r>
      <w:r w:rsidR="00D72F2F">
        <w:rPr>
          <w:noProof/>
          <w:szCs w:val="24"/>
        </w:rPr>
        <w:t>[4]</w:t>
      </w:r>
      <w:r w:rsidR="00D72F2F">
        <w:rPr>
          <w:szCs w:val="24"/>
        </w:rPr>
        <w:fldChar w:fldCharType="end"/>
      </w:r>
      <w:r w:rsidR="00D72F2F">
        <w:rPr>
          <w:szCs w:val="24"/>
        </w:rPr>
        <w:t xml:space="preserve"> </w:t>
      </w:r>
      <w:r w:rsidR="006D4751" w:rsidRPr="006D4751">
        <w:rPr>
          <w:noProof/>
        </w:rPr>
        <w:t>Alazab, M.</w:t>
      </w:r>
      <w:r w:rsidR="006D4751">
        <w:rPr>
          <w:noProof/>
        </w:rPr>
        <w:t xml:space="preserve"> </w:t>
      </w:r>
      <w:r w:rsidR="00D72F2F">
        <w:rPr>
          <w:szCs w:val="24"/>
        </w:rPr>
        <w:t>utilized 1000 images dataset for Covid-19 detection and implemented ANN and achieved accuracy of 94</w:t>
      </w:r>
      <w:r w:rsidR="0068702F">
        <w:rPr>
          <w:szCs w:val="24"/>
        </w:rPr>
        <w:t>.80</w:t>
      </w:r>
      <w:r w:rsidR="00D72F2F">
        <w:rPr>
          <w:szCs w:val="24"/>
        </w:rPr>
        <w:t xml:space="preserve">% in his </w:t>
      </w:r>
      <w:proofErr w:type="spellStart"/>
      <w:r w:rsidR="00D72F2F">
        <w:rPr>
          <w:szCs w:val="24"/>
        </w:rPr>
        <w:t>work.He</w:t>
      </w:r>
      <w:proofErr w:type="spellEnd"/>
      <w:r w:rsidR="00D72F2F">
        <w:rPr>
          <w:szCs w:val="24"/>
        </w:rPr>
        <w:t xml:space="preserve"> utilized LSTM to predict the number of Covid-19 detections, recoveries in next 7 upcoming days.</w:t>
      </w:r>
      <w:r w:rsidR="00770B50">
        <w:rPr>
          <w:szCs w:val="24"/>
        </w:rPr>
        <w:t xml:space="preserve"> He also made predictions by relating the age of a patient and chances of that person being affected with Covid-19 in his studies.</w:t>
      </w:r>
      <w:r w:rsidR="006D4751">
        <w:rPr>
          <w:szCs w:val="24"/>
        </w:rPr>
        <w:fldChar w:fldCharType="begin"/>
      </w:r>
      <w:r w:rsidR="006D4751">
        <w:rPr>
          <w:szCs w:val="24"/>
        </w:rPr>
        <w:instrText xml:space="preserve"> ADDIN EN.CITE &lt;EndNote&gt;&lt;Cite&gt;&lt;Author&gt;Mohammedqasim&lt;/Author&gt;&lt;Year&gt;2022&lt;/Year&gt;&lt;RecNum&gt;16&lt;/RecNum&gt;&lt;DisplayText&gt;[5]&lt;/DisplayText&gt;&lt;record&gt;&lt;rec-number&gt;16&lt;/rec-number&gt;&lt;foreign-keys&gt;&lt;key app="EN" db-id="9re2dzw9qe9rd7erfpr5dptwepvepvpzs95x" timestamp="1716715072"&gt;16&lt;/key&gt;&lt;/foreign-keys&gt;&lt;ref-type name="Journal Article"&gt;17&lt;/ref-type&gt;&lt;contributors&gt;&lt;authors&gt;&lt;author&gt;Mohammedqasim, Hayder&lt;/author&gt;&lt;author&gt;Ata, Oguz&lt;/author&gt;&lt;/authors&gt;&lt;/contributors&gt;&lt;titles&gt;&lt;title&gt;Real-time data of COVID-19 detection with IoT sensor tracking using artificial neural network&lt;/title&gt;&lt;secondary-title&gt;Computers and Electrical Engineering&lt;/secondary-title&gt;&lt;/titles&gt;&lt;periodical&gt;&lt;full-title&gt;Computers and Electrical Engineering&lt;/full-title&gt;&lt;/periodical&gt;&lt;pages&gt;107971&lt;/pages&gt;&lt;volume&gt;100&lt;/volume&gt;&lt;dates&gt;&lt;year&gt;2022&lt;/year&gt;&lt;/dates&gt;&lt;isbn&gt;0045-7906&lt;/isbn&gt;&lt;urls&gt;&lt;/urls&gt;&lt;/record&gt;&lt;/Cite&gt;&lt;/EndNote&gt;</w:instrText>
      </w:r>
      <w:r w:rsidR="006D4751">
        <w:rPr>
          <w:szCs w:val="24"/>
        </w:rPr>
        <w:fldChar w:fldCharType="separate"/>
      </w:r>
      <w:r w:rsidR="006D4751">
        <w:rPr>
          <w:noProof/>
          <w:szCs w:val="24"/>
        </w:rPr>
        <w:t>[5]</w:t>
      </w:r>
      <w:r w:rsidR="006D4751">
        <w:rPr>
          <w:szCs w:val="24"/>
        </w:rPr>
        <w:fldChar w:fldCharType="end"/>
      </w:r>
      <w:r w:rsidR="006D4751">
        <w:rPr>
          <w:szCs w:val="24"/>
        </w:rPr>
        <w:t xml:space="preserve"> </w:t>
      </w:r>
      <w:r w:rsidR="006D4751" w:rsidRPr="006D4751">
        <w:rPr>
          <w:szCs w:val="24"/>
        </w:rPr>
        <w:t>Mohammed Qasim, H. and O. Ata</w:t>
      </w:r>
      <w:r w:rsidR="006D4751">
        <w:rPr>
          <w:szCs w:val="24"/>
        </w:rPr>
        <w:t xml:space="preserve">. Have done work on real time Covid-19 detection. His study utilized the deep learning optimization system that can work with imbalanced dataset and then he applied various techniques for balancing it and further processing it. He implemented recursive feature elimination algorithm to extract features in his studies and he achieved an accuracy of 94.98 %. </w:t>
      </w:r>
      <w:r w:rsidR="006D4751">
        <w:rPr>
          <w:szCs w:val="24"/>
        </w:rPr>
        <w:fldChar w:fldCharType="begin"/>
      </w:r>
      <w:r w:rsidR="006D4751">
        <w:rPr>
          <w:szCs w:val="24"/>
        </w:rPr>
        <w:instrText xml:space="preserve"> ADDIN EN.CITE &lt;EndNote&gt;&lt;Cite&gt;&lt;Author&gt;Walter&lt;/Author&gt;&lt;Year&gt;2024&lt;/Year&gt;&lt;RecNum&gt;17&lt;/RecNum&gt;&lt;DisplayText&gt;[6]&lt;/DisplayText&gt;&lt;record&gt;&lt;rec-number&gt;17&lt;/rec-number&gt;&lt;foreign-keys&gt;&lt;key app="EN" db-id="9re2dzw9qe9rd7erfpr5dptwepvepvpzs95x" timestamp="1716715424"&gt;17&lt;/key&gt;&lt;/foreign-keys&gt;&lt;ref-type name="Journal Article"&gt;17&lt;/ref-type&gt;&lt;contributors&gt;&lt;authors&gt;&lt;author&gt;Walter, Jessica R&lt;/author&gt;&lt;author&gt;Lee, Jong Yoon&lt;/author&gt;&lt;author&gt;Yu, Lian&lt;/author&gt;&lt;author&gt;Kim, Brandon&lt;/author&gt;&lt;author&gt;Martell, Knute&lt;/author&gt;&lt;author&gt;Opdycke, Anita&lt;/author&gt;&lt;author&gt;Scheffel, Jenny&lt;/author&gt;&lt;author&gt;Felsl, Ingrid&lt;/author&gt;&lt;author&gt;Patel, Soham&lt;/author&gt;&lt;author&gt;Rangel, Stephanie&lt;/author&gt;&lt;/authors&gt;&lt;/contributors&gt;&lt;titles&gt;&lt;title&gt;Use of artificial intelligence to develop predictive algorithms of cough and PCR-confirmed COVID-19 infections based on inputs from clinical-grade wearable sensors&lt;/title&gt;&lt;secondary-title&gt;Scientific reports&lt;/secondary-title&gt;&lt;/titles&gt;&lt;periodical&gt;&lt;full-title&gt;Scientific reports&lt;/full-title&gt;&lt;/periodical&gt;&lt;pages&gt;8072&lt;/pages&gt;&lt;volume&gt;14&lt;/volume&gt;&lt;number&gt;1&lt;/number&gt;&lt;dates&gt;&lt;year&gt;2024&lt;/year&gt;&lt;/dates&gt;&lt;isbn&gt;2045-2322&lt;/isbn&gt;&lt;urls&gt;&lt;/urls&gt;&lt;/record&gt;&lt;/Cite&gt;&lt;/EndNote&gt;</w:instrText>
      </w:r>
      <w:r w:rsidR="006D4751">
        <w:rPr>
          <w:szCs w:val="24"/>
        </w:rPr>
        <w:fldChar w:fldCharType="separate"/>
      </w:r>
      <w:r w:rsidR="006D4751">
        <w:rPr>
          <w:noProof/>
          <w:szCs w:val="24"/>
        </w:rPr>
        <w:t>[6]</w:t>
      </w:r>
      <w:r w:rsidR="006D4751">
        <w:rPr>
          <w:szCs w:val="24"/>
        </w:rPr>
        <w:fldChar w:fldCharType="end"/>
      </w:r>
      <w:r w:rsidR="006D4751">
        <w:rPr>
          <w:szCs w:val="24"/>
        </w:rPr>
        <w:t xml:space="preserve"> </w:t>
      </w:r>
      <w:r w:rsidR="006D4751" w:rsidRPr="006D4751">
        <w:rPr>
          <w:szCs w:val="24"/>
        </w:rPr>
        <w:t>Walter, J.R., et al.</w:t>
      </w:r>
      <w:r w:rsidR="006D4751">
        <w:rPr>
          <w:szCs w:val="24"/>
        </w:rPr>
        <w:t xml:space="preserve"> uses the artificial intelligence for the cough detection and early detection of Covid-19. He utilized different sensors for the purpose of detection of cough and Covid-19 in his studies. His study highlights </w:t>
      </w:r>
      <w:r w:rsidR="00300E03">
        <w:rPr>
          <w:szCs w:val="24"/>
        </w:rPr>
        <w:t xml:space="preserve">the </w:t>
      </w:r>
      <w:r w:rsidR="00300E03" w:rsidRPr="006D4751">
        <w:rPr>
          <w:szCs w:val="24"/>
        </w:rPr>
        <w:t>potential</w:t>
      </w:r>
      <w:r w:rsidR="006D4751" w:rsidRPr="006D4751">
        <w:rPr>
          <w:szCs w:val="24"/>
        </w:rPr>
        <w:t xml:space="preserve"> value of wearable devices in early disease detection and monitoring.</w:t>
      </w:r>
      <w:r w:rsidR="00B47A08" w:rsidRPr="00B47A08">
        <w:rPr>
          <w:rFonts w:ascii="Segoe UI" w:hAnsi="Segoe UI" w:cs="Segoe UI"/>
          <w:color w:val="222222"/>
          <w:sz w:val="27"/>
          <w:szCs w:val="27"/>
          <w:shd w:val="clear" w:color="auto" w:fill="FFFFFF"/>
        </w:rPr>
        <w:t xml:space="preserve"> </w:t>
      </w:r>
      <w:r w:rsidR="00B47A08" w:rsidRPr="00B47A08">
        <w:rPr>
          <w:szCs w:val="24"/>
        </w:rPr>
        <w:t>The final performance of the algorithm achieved an F-1 score of 83.3</w:t>
      </w:r>
      <w:r w:rsidR="00300E03" w:rsidRPr="00B47A08">
        <w:rPr>
          <w:szCs w:val="24"/>
        </w:rPr>
        <w:t>%.</w:t>
      </w:r>
      <w:r w:rsidR="007F78B7">
        <w:rPr>
          <w:szCs w:val="24"/>
        </w:rPr>
        <w:t xml:space="preserve"> </w:t>
      </w:r>
      <w:r w:rsidR="007F78B7">
        <w:rPr>
          <w:szCs w:val="24"/>
        </w:rPr>
        <w:fldChar w:fldCharType="begin"/>
      </w:r>
      <w:r w:rsidR="007F78B7">
        <w:rPr>
          <w:szCs w:val="24"/>
        </w:rPr>
        <w:instrText xml:space="preserve"> ADDIN EN.CITE &lt;EndNote&gt;&lt;Cite&gt;&lt;Author&gt;Kuvvetli&lt;/Author&gt;&lt;Year&gt;2021&lt;/Year&gt;&lt;RecNum&gt;18&lt;/RecNum&gt;&lt;DisplayText&gt;[7]&lt;/DisplayText&gt;&lt;record&gt;&lt;rec-number&gt;18&lt;/rec-number&gt;&lt;foreign-keys&gt;&lt;key app="EN" db-id="9re2dzw9qe9rd7erfpr5dptwepvepvpzs95x" timestamp="1716715767"&gt;18&lt;/key&gt;&lt;/foreign-keys&gt;&lt;ref-type name="Journal Article"&gt;17&lt;/ref-type&gt;&lt;contributors&gt;&lt;authors&gt;&lt;author&gt;Kuvvetli, Yusuf&lt;/author&gt;&lt;author&gt;Deveci, Muhammet&lt;/author&gt;&lt;author&gt;Paksoy, Turan&lt;/author&gt;&lt;author&gt;Garg, Harish&lt;/author&gt;&lt;/authors&gt;&lt;/contributors&gt;&lt;titles&gt;&lt;title&gt;A predictive analytics model for COVID-19 pandemic using artificial neural networks&lt;/title&gt;&lt;secondary-title&gt;Decision Analytics Journal&lt;/secondary-title&gt;&lt;/titles&gt;&lt;periodical&gt;&lt;full-title&gt;Decision Analytics Journal&lt;/full-title&gt;&lt;/periodical&gt;&lt;pages&gt;100007&lt;/pages&gt;&lt;volume&gt;1&lt;/volume&gt;&lt;dates&gt;&lt;year&gt;2021&lt;/year&gt;&lt;/dates&gt;&lt;isbn&gt;2772-6622&lt;/isbn&gt;&lt;urls&gt;&lt;/urls&gt;&lt;/record&gt;&lt;/Cite&gt;&lt;/EndNote&gt;</w:instrText>
      </w:r>
      <w:r w:rsidR="007F78B7">
        <w:rPr>
          <w:szCs w:val="24"/>
        </w:rPr>
        <w:fldChar w:fldCharType="separate"/>
      </w:r>
      <w:r w:rsidR="007F78B7">
        <w:rPr>
          <w:noProof/>
          <w:szCs w:val="24"/>
        </w:rPr>
        <w:t>[7]</w:t>
      </w:r>
      <w:r w:rsidR="007F78B7">
        <w:rPr>
          <w:szCs w:val="24"/>
        </w:rPr>
        <w:fldChar w:fldCharType="end"/>
      </w:r>
      <w:r w:rsidR="007F78B7">
        <w:rPr>
          <w:szCs w:val="24"/>
        </w:rPr>
        <w:t xml:space="preserve"> </w:t>
      </w:r>
      <w:r w:rsidR="007F78B7" w:rsidRPr="007F78B7">
        <w:rPr>
          <w:szCs w:val="24"/>
        </w:rPr>
        <w:t>Kuvvetli, Y., et al</w:t>
      </w:r>
      <w:r w:rsidR="007F78B7">
        <w:rPr>
          <w:szCs w:val="24"/>
        </w:rPr>
        <w:t>. have made a predictive analytical model for the pandemic of Covid-19 by using ANN. His model future number of daily patients and deaths with covid-19. He achieved an accuracy of 91% in his working by applying model of ANN.</w:t>
      </w:r>
      <w:r w:rsidR="00872504">
        <w:rPr>
          <w:szCs w:val="24"/>
        </w:rPr>
        <w:t xml:space="preserve"> </w:t>
      </w:r>
      <w:r w:rsidR="00872504">
        <w:rPr>
          <w:szCs w:val="24"/>
        </w:rPr>
        <w:fldChar w:fldCharType="begin"/>
      </w:r>
      <w:r w:rsidR="00872504">
        <w:rPr>
          <w:szCs w:val="24"/>
        </w:rPr>
        <w:instrText xml:space="preserve"> ADDIN EN.CITE &lt;EndNote&gt;&lt;Cite&gt;&lt;Author&gt;Saha&lt;/Author&gt;&lt;Year&gt;2021&lt;/Year&gt;&lt;RecNum&gt;19&lt;/RecNum&gt;&lt;DisplayText&gt;[8]&lt;/DisplayText&gt;&lt;record&gt;&lt;rec-number&gt;19&lt;/rec-number&gt;&lt;foreign-keys&gt;&lt;key app="EN" db-id="9re2dzw9qe9rd7erfpr5dptwepvepvpzs95x" timestamp="1716715952"&gt;19&lt;/key&gt;&lt;/foreign-keys&gt;&lt;ref-type name="Journal Article"&gt;17&lt;/ref-type&gt;&lt;contributors&gt;&lt;authors&gt;&lt;author&gt;Saha, Pritam&lt;/author&gt;&lt;author&gt;Mukherjee, Debadyuti&lt;/author&gt;&lt;author&gt;Singh, Pawan Kumar&lt;/author&gt;&lt;author&gt;Ahmadian, Ali&lt;/author&gt;&lt;author&gt;Ferrara, Massimiliano&lt;/author&gt;&lt;author&gt;Sarkar, Ram&lt;/author&gt;&lt;/authors&gt;&lt;/contributors&gt;&lt;titles&gt;&lt;title&gt;Retracted article: Graphcovidnet: A graph neural network based model for detecting COVID-19 from ct scans and x-rays of chest&lt;/title&gt;&lt;secondary-title&gt;Scientific reports&lt;/secondary-title&gt;&lt;/titles&gt;&lt;periodical&gt;&lt;full-title&gt;Scientific reports&lt;/full-title&gt;&lt;/periodical&gt;&lt;pages&gt;8304&lt;/pages&gt;&lt;volume&gt;11&lt;/volume&gt;&lt;number&gt;1&lt;/number&gt;&lt;dates&gt;&lt;year&gt;2021&lt;/year&gt;&lt;/dates&gt;&lt;isbn&gt;2045-2322&lt;/isbn&gt;&lt;urls&gt;&lt;/urls&gt;&lt;/record&gt;&lt;/Cite&gt;&lt;/EndNote&gt;</w:instrText>
      </w:r>
      <w:r w:rsidR="00872504">
        <w:rPr>
          <w:szCs w:val="24"/>
        </w:rPr>
        <w:fldChar w:fldCharType="separate"/>
      </w:r>
      <w:r w:rsidR="00872504">
        <w:rPr>
          <w:noProof/>
          <w:szCs w:val="24"/>
        </w:rPr>
        <w:t>[8]</w:t>
      </w:r>
      <w:r w:rsidR="00872504">
        <w:rPr>
          <w:szCs w:val="24"/>
        </w:rPr>
        <w:fldChar w:fldCharType="end"/>
      </w:r>
      <w:r w:rsidR="00872504">
        <w:rPr>
          <w:szCs w:val="24"/>
        </w:rPr>
        <w:t xml:space="preserve"> </w:t>
      </w:r>
      <w:r w:rsidR="00872504" w:rsidRPr="00872504">
        <w:rPr>
          <w:szCs w:val="24"/>
        </w:rPr>
        <w:t>Saha, P., et al.</w:t>
      </w:r>
      <w:r w:rsidR="00872504">
        <w:rPr>
          <w:szCs w:val="24"/>
        </w:rPr>
        <w:t xml:space="preserve"> They utilized CT scans and CXRs for the detection of Covid-19. They used GIN based model to detect Covid-19 from CT scans in their workings. </w:t>
      </w:r>
      <w:r w:rsidR="00963841">
        <w:rPr>
          <w:szCs w:val="24"/>
        </w:rPr>
        <w:fldChar w:fldCharType="begin"/>
      </w:r>
      <w:r w:rsidR="00963841">
        <w:rPr>
          <w:szCs w:val="24"/>
        </w:rPr>
        <w:instrText xml:space="preserve"> ADDIN EN.CITE &lt;EndNote&gt;&lt;Cite&gt;&lt;Author&gt;Shoeibi&lt;/Author&gt;&lt;Year&gt;2024&lt;/Year&gt;&lt;RecNum&gt;20&lt;/RecNum&gt;&lt;DisplayText&gt;[9]&lt;/DisplayText&gt;&lt;record&gt;&lt;rec-number&gt;20&lt;/rec-number&gt;&lt;foreign-keys&gt;&lt;key app="EN" db-id="9re2dzw9qe9rd7erfpr5dptwepvepvpzs95x" timestamp="1716716238"&gt;20&lt;/key&gt;&lt;/foreign-keys&gt;&lt;ref-type name="Journal Article"&gt;17&lt;/ref-type&gt;&lt;contributors&gt;&lt;authors&gt;&lt;author&gt;Shoeibi, Afshin&lt;/author&gt;&lt;author&gt;Khodatars, Marjane&lt;/author&gt;&lt;author&gt;Jafari, Mahboobeh&lt;/author&gt;&lt;author&gt;Ghassemi, Navid&lt;/author&gt;&lt;author&gt;Sadeghi, Delaram&lt;/author&gt;&lt;author&gt;Moridian, Parisa&lt;/author&gt;&lt;author&gt;Khadem, Ali&lt;/author&gt;&lt;author&gt;Alizadehsani, Roohallah&lt;/author&gt;&lt;author&gt;Hussain, Sadiq&lt;/author&gt;&lt;author&gt;Zare, Assef&lt;/author&gt;&lt;/authors&gt;&lt;/contributors&gt;&lt;titles&gt;&lt;title&gt;Automated detection and forecasting of covid-19 using deep learning techniques: A review&lt;/title&gt;&lt;secondary-title&gt;Neurocomputing&lt;/secondary-title&gt;&lt;/titles&gt;&lt;periodical&gt;&lt;full-title&gt;Neurocomputing&lt;/full-title&gt;&lt;/periodical&gt;&lt;pages&gt;127317&lt;/pages&gt;&lt;dates&gt;&lt;year&gt;2024&lt;/year&gt;&lt;/dates&gt;&lt;isbn&gt;0925-2312&lt;/isbn&gt;&lt;urls&gt;&lt;/urls&gt;&lt;/record&gt;&lt;/Cite&gt;&lt;/EndNote&gt;</w:instrText>
      </w:r>
      <w:r w:rsidR="00963841">
        <w:rPr>
          <w:szCs w:val="24"/>
        </w:rPr>
        <w:fldChar w:fldCharType="separate"/>
      </w:r>
      <w:r w:rsidR="00963841">
        <w:rPr>
          <w:noProof/>
          <w:szCs w:val="24"/>
        </w:rPr>
        <w:t>[9]</w:t>
      </w:r>
      <w:r w:rsidR="00963841">
        <w:rPr>
          <w:szCs w:val="24"/>
        </w:rPr>
        <w:fldChar w:fldCharType="end"/>
      </w:r>
      <w:r w:rsidR="00963841">
        <w:rPr>
          <w:szCs w:val="24"/>
        </w:rPr>
        <w:t xml:space="preserve"> </w:t>
      </w:r>
      <w:proofErr w:type="spellStart"/>
      <w:r w:rsidR="00963841" w:rsidRPr="00963841">
        <w:rPr>
          <w:szCs w:val="24"/>
        </w:rPr>
        <w:t>Shoeibi</w:t>
      </w:r>
      <w:proofErr w:type="spellEnd"/>
      <w:r w:rsidR="00963841" w:rsidRPr="00963841">
        <w:rPr>
          <w:szCs w:val="24"/>
        </w:rPr>
        <w:t>, A., et al.</w:t>
      </w:r>
      <w:r w:rsidR="006A0115">
        <w:rPr>
          <w:szCs w:val="24"/>
        </w:rPr>
        <w:t xml:space="preserve"> have worked on Covid-19 detection </w:t>
      </w:r>
      <w:r w:rsidR="006A0115" w:rsidRPr="006A0115">
        <w:rPr>
          <w:szCs w:val="24"/>
        </w:rPr>
        <w:t>using real-time reverse transcription–polymerase chain reaction (RT-PCR) tests with a turnaround time of 2–3 days.</w:t>
      </w:r>
      <w:r w:rsidR="00E7416E">
        <w:rPr>
          <w:szCs w:val="24"/>
        </w:rPr>
        <w:t xml:space="preserve"> </w:t>
      </w:r>
      <w:r w:rsidR="00E7416E">
        <w:rPr>
          <w:szCs w:val="24"/>
        </w:rPr>
        <w:fldChar w:fldCharType="begin"/>
      </w:r>
      <w:r w:rsidR="00E7416E">
        <w:rPr>
          <w:szCs w:val="24"/>
        </w:rPr>
        <w:instrText xml:space="preserve"> ADDIN EN.CITE &lt;EndNote&gt;&lt;Cite&gt;&lt;Author&gt;Zhao&lt;/Author&gt;&lt;Year&gt;2021&lt;/Year&gt;&lt;RecNum&gt;21&lt;/RecNum&gt;&lt;DisplayText&gt;[10]&lt;/DisplayText&gt;&lt;record&gt;&lt;rec-number&gt;21&lt;/rec-number&gt;&lt;foreign-keys&gt;&lt;key app="EN" db-id="9re2dzw9qe9rd7erfpr5dptwepvepvpzs95x" timestamp="1716716402"&gt;21&lt;/key&gt;&lt;/foreign-keys&gt;&lt;ref-type name="Journal Article"&gt;17&lt;/ref-type&gt;&lt;contributors&gt;&lt;authors&gt;&lt;author&gt;Zhao, Wentao&lt;/author&gt;&lt;author&gt;Jiang, Wei&lt;/author&gt;&lt;author&gt;Qiu, Xinguo&lt;/author&gt;&lt;/authors&gt;&lt;/contributors&gt;&lt;titles&gt;&lt;title&gt;Deep learning for COVID-19 detection based on CT images&lt;/title&gt;&lt;secondary-title&gt;Scientific Reports&lt;/secondary-title&gt;&lt;/titles&gt;&lt;periodical&gt;&lt;full-title&gt;Scientific reports&lt;/full-title&gt;&lt;/periodical&gt;&lt;pages&gt;14353&lt;/pages&gt;&lt;volume&gt;11&lt;/volume&gt;&lt;number&gt;1&lt;/number&gt;&lt;dates&gt;&lt;year&gt;2021&lt;/year&gt;&lt;/dates&gt;&lt;isbn&gt;2045-2322&lt;/isbn&gt;&lt;urls&gt;&lt;/urls&gt;&lt;/record&gt;&lt;/Cite&gt;&lt;/EndNote&gt;</w:instrText>
      </w:r>
      <w:r w:rsidR="00E7416E">
        <w:rPr>
          <w:szCs w:val="24"/>
        </w:rPr>
        <w:fldChar w:fldCharType="separate"/>
      </w:r>
      <w:r w:rsidR="00E7416E">
        <w:rPr>
          <w:noProof/>
          <w:szCs w:val="24"/>
        </w:rPr>
        <w:t>[10]</w:t>
      </w:r>
      <w:r w:rsidR="00E7416E">
        <w:rPr>
          <w:szCs w:val="24"/>
        </w:rPr>
        <w:fldChar w:fldCharType="end"/>
      </w:r>
      <w:r w:rsidR="00E7416E">
        <w:rPr>
          <w:szCs w:val="24"/>
        </w:rPr>
        <w:t xml:space="preserve"> </w:t>
      </w:r>
      <w:r w:rsidR="00E7416E" w:rsidRPr="00E7416E">
        <w:rPr>
          <w:szCs w:val="24"/>
        </w:rPr>
        <w:t>Zhao, W., W. Jiang, and X. Qiu</w:t>
      </w:r>
      <w:r w:rsidR="00E7416E">
        <w:rPr>
          <w:szCs w:val="24"/>
        </w:rPr>
        <w:t xml:space="preserve"> their study analyzed the pretrained models of Covid-19 detection using CT images and they concluded that training the model on large number of </w:t>
      </w:r>
      <w:r w:rsidR="00F1789D">
        <w:rPr>
          <w:szCs w:val="24"/>
        </w:rPr>
        <w:t>datasets</w:t>
      </w:r>
      <w:r w:rsidR="00E7416E">
        <w:rPr>
          <w:szCs w:val="24"/>
        </w:rPr>
        <w:t xml:space="preserve"> can tremendously enhanced the performance of the model and their study applies this analysis of them. They enhanced the pretrained models by enhancing the datasets utilized and they achieved an accuracy of 93 %. </w:t>
      </w:r>
      <w:r w:rsidR="00F1789D">
        <w:rPr>
          <w:szCs w:val="24"/>
        </w:rPr>
        <w:fldChar w:fldCharType="begin"/>
      </w:r>
      <w:r w:rsidR="00F1789D">
        <w:rPr>
          <w:szCs w:val="24"/>
        </w:rPr>
        <w:instrText xml:space="preserve"> ADDIN EN.CITE &lt;EndNote&gt;&lt;Cite&gt;&lt;Author&gt;Hariri&lt;/Author&gt;&lt;Year&gt;2021&lt;/Year&gt;&lt;RecNum&gt;22&lt;/RecNum&gt;&lt;DisplayText&gt;[11]&lt;/DisplayText&gt;&lt;record&gt;&lt;rec-number&gt;22&lt;/rec-number&gt;&lt;foreign-keys&gt;&lt;key app="EN" db-id="9re2dzw9qe9rd7erfpr5dptwepvepvpzs95x" timestamp="1716716668"&gt;22&lt;/key&gt;&lt;/foreign-keys&gt;&lt;ref-type name="Journal Article"&gt;17&lt;/ref-type&gt;&lt;contributors&gt;&lt;authors&gt;&lt;author&gt;Hariri, Walid&lt;/author&gt;&lt;author&gt;Narin, Ali&lt;/author&gt;&lt;/authors&gt;&lt;/contributors&gt;&lt;titles&gt;&lt;title&gt;Deep neural networks for COVID-19 detection and diagnosis using images and acoustic-based techniques: a recent review&lt;/title&gt;&lt;secondary-title&gt;Soft computing&lt;/secondary-title&gt;&lt;/titles&gt;&lt;periodical&gt;&lt;full-title&gt;Soft computing&lt;/full-title&gt;&lt;/periodical&gt;&lt;pages&gt;15345-15362&lt;/pages&gt;&lt;volume&gt;25&lt;/volume&gt;&lt;number&gt;24&lt;/number&gt;&lt;dates&gt;&lt;year&gt;2021&lt;/year&gt;&lt;/dates&gt;&lt;isbn&gt;1432-7643&lt;/isbn&gt;&lt;urls&gt;&lt;/urls&gt;&lt;/record&gt;&lt;/Cite&gt;&lt;/EndNote&gt;</w:instrText>
      </w:r>
      <w:r w:rsidR="00F1789D">
        <w:rPr>
          <w:szCs w:val="24"/>
        </w:rPr>
        <w:fldChar w:fldCharType="separate"/>
      </w:r>
      <w:r w:rsidR="00F1789D">
        <w:rPr>
          <w:noProof/>
          <w:szCs w:val="24"/>
        </w:rPr>
        <w:t>[11]</w:t>
      </w:r>
      <w:r w:rsidR="00F1789D">
        <w:rPr>
          <w:szCs w:val="24"/>
        </w:rPr>
        <w:fldChar w:fldCharType="end"/>
      </w:r>
      <w:r w:rsidR="00F1789D">
        <w:rPr>
          <w:szCs w:val="24"/>
        </w:rPr>
        <w:t xml:space="preserve"> </w:t>
      </w:r>
      <w:r w:rsidR="00F1789D" w:rsidRPr="00F1789D">
        <w:rPr>
          <w:szCs w:val="24"/>
        </w:rPr>
        <w:t>Hariri, W. and A. Narin</w:t>
      </w:r>
      <w:r w:rsidR="00F1789D">
        <w:rPr>
          <w:szCs w:val="24"/>
        </w:rPr>
        <w:t xml:space="preserve"> have utilized the images and acoustic based techniques for the detection of Covid-19. In their work they applied </w:t>
      </w:r>
      <w:r w:rsidR="00F41BDF">
        <w:rPr>
          <w:szCs w:val="24"/>
        </w:rPr>
        <w:t>the technique</w:t>
      </w:r>
      <w:r w:rsidR="00F1789D">
        <w:rPr>
          <w:szCs w:val="24"/>
        </w:rPr>
        <w:t xml:space="preserve"> of transfer learning and also utilized auto </w:t>
      </w:r>
      <w:r w:rsidR="00F41BDF">
        <w:rPr>
          <w:szCs w:val="24"/>
        </w:rPr>
        <w:t>encoder-based</w:t>
      </w:r>
      <w:r w:rsidR="00F1789D">
        <w:rPr>
          <w:szCs w:val="24"/>
        </w:rPr>
        <w:t xml:space="preserve"> models for the detection of Covid-</w:t>
      </w:r>
      <w:r w:rsidR="007F4556">
        <w:rPr>
          <w:szCs w:val="24"/>
        </w:rPr>
        <w:t>19,</w:t>
      </w:r>
      <w:r w:rsidR="00F1789D">
        <w:rPr>
          <w:szCs w:val="24"/>
        </w:rPr>
        <w:t xml:space="preserve"> and they achieved </w:t>
      </w:r>
      <w:r w:rsidR="00C10FAC">
        <w:rPr>
          <w:szCs w:val="24"/>
        </w:rPr>
        <w:t xml:space="preserve">an </w:t>
      </w:r>
      <w:r w:rsidR="00F1789D">
        <w:rPr>
          <w:szCs w:val="24"/>
        </w:rPr>
        <w:t xml:space="preserve">accuracy of 92%. </w:t>
      </w:r>
    </w:p>
    <w:p w14:paraId="30446849" w14:textId="6BFD3AF4" w:rsidR="00114707" w:rsidRDefault="00114707" w:rsidP="00715A7D">
      <w:pPr>
        <w:jc w:val="both"/>
        <w:rPr>
          <w:szCs w:val="24"/>
        </w:rPr>
      </w:pPr>
      <w:r>
        <w:rPr>
          <w:szCs w:val="24"/>
        </w:rPr>
        <w:t xml:space="preserve">Artificial Neural Network is an efficient approach for the COVID-19 detection but there is a notable gap in developing the ANN models that are precise, highly accurate and are generalized as well. Existing research lacks the standardized methodologies for model development and validation which will in return create many problems including </w:t>
      </w:r>
      <w:r w:rsidR="00715A7D">
        <w:rPr>
          <w:szCs w:val="24"/>
        </w:rPr>
        <w:t>bias</w:t>
      </w:r>
      <w:r>
        <w:rPr>
          <w:szCs w:val="24"/>
        </w:rPr>
        <w:t xml:space="preserve"> and disparities. </w:t>
      </w:r>
      <w:r w:rsidR="005C7842">
        <w:rPr>
          <w:szCs w:val="24"/>
        </w:rPr>
        <w:t>Healthcare areas are very sensitive because they can cost anybody’s life. So, the models that should be built or designed for health care areas should be highly efficient and precise and works with highest accuracy as much as possible but there is an issue which is that u</w:t>
      </w:r>
      <w:r>
        <w:rPr>
          <w:szCs w:val="24"/>
        </w:rPr>
        <w:t>nderstanding how the ANN works is sometimes difficult which makes it challenging to use it in health-care areas where the cases are sensitive and can cost patients life if a wrong prediction is made by the model, therefore, to overcome this problem we must create large amount of data to train models and get the accurate and precise predictions using ANN.</w:t>
      </w:r>
    </w:p>
    <w:p w14:paraId="4B618B6D" w14:textId="77777777" w:rsidR="00114707" w:rsidRPr="00B809BE" w:rsidRDefault="00114707" w:rsidP="00715A7D">
      <w:pPr>
        <w:jc w:val="both"/>
        <w:rPr>
          <w:szCs w:val="24"/>
        </w:rPr>
      </w:pPr>
      <w:r w:rsidRPr="00B809BE">
        <w:rPr>
          <w:szCs w:val="24"/>
        </w:rPr>
        <w:t xml:space="preserve">PCR testing is the most used technique used for the Covid-19 detection, but this technique is pricey for people who belongs to the middle- or lower-class families so, our project overcomes this finance barrier by using X-ray images of the patient to detect weather patient is infected with Covid-19 or not. </w:t>
      </w:r>
    </w:p>
    <w:p w14:paraId="782EC10E" w14:textId="4BE47B86" w:rsidR="00114707" w:rsidRPr="00B809BE" w:rsidRDefault="00114707" w:rsidP="00715A7D">
      <w:pPr>
        <w:jc w:val="both"/>
        <w:rPr>
          <w:szCs w:val="24"/>
        </w:rPr>
      </w:pPr>
      <w:r w:rsidRPr="00B809BE">
        <w:rPr>
          <w:szCs w:val="24"/>
        </w:rPr>
        <w:t>This research will employ the Convolutional Neural Network (CNN)</w:t>
      </w:r>
      <w:r w:rsidR="00BB2DAC">
        <w:rPr>
          <w:szCs w:val="24"/>
        </w:rPr>
        <w:t xml:space="preserve"> which is a type of Artificial Neural Network</w:t>
      </w:r>
      <w:r w:rsidRPr="00B809BE">
        <w:rPr>
          <w:szCs w:val="24"/>
        </w:rPr>
        <w:t xml:space="preserve"> for Covid-19 detection. Convolutional Neural Network is a type of Artificial Neural Network which is used for the various purposes. CNN consists of single or multiple convolutional and pooling layers to first analyze and then detect the useful features from the visual data and then conclude efficient results from them. Our project aims to enhance the sensitivity and specify for our detection model, ultimately contributing to more reliable and efficient Covid-19 detection.</w:t>
      </w:r>
      <w:r w:rsidR="00BB2DAC" w:rsidRPr="00BB2DAC">
        <w:rPr>
          <w:szCs w:val="24"/>
        </w:rPr>
        <w:t xml:space="preserve"> </w:t>
      </w:r>
      <w:r w:rsidR="00BB2DAC" w:rsidRPr="0092328D">
        <w:rPr>
          <w:szCs w:val="24"/>
        </w:rPr>
        <w:t>The CNN model also possesses the capability to learn relevant features from the images, making it the right choice for our problem of COVID-19 detection. Further details regarding the number of convolutional and pooling layers used in our model, as well as the sizes of kernels, are elaborated below in the Model Architecture section of this document.</w:t>
      </w:r>
    </w:p>
    <w:p w14:paraId="34B1202F" w14:textId="77777777" w:rsidR="00114707" w:rsidRPr="00B809BE" w:rsidRDefault="00114707" w:rsidP="00715A7D">
      <w:pPr>
        <w:jc w:val="both"/>
        <w:rPr>
          <w:rFonts w:cs="Times New Roman"/>
          <w:szCs w:val="24"/>
        </w:rPr>
      </w:pPr>
      <w:r w:rsidRPr="00B809BE">
        <w:rPr>
          <w:szCs w:val="24"/>
        </w:rPr>
        <w:t xml:space="preserve"> </w:t>
      </w:r>
      <w:r w:rsidRPr="00B809BE">
        <w:rPr>
          <w:rFonts w:cs="Times New Roman"/>
          <w:szCs w:val="24"/>
        </w:rPr>
        <w:t>Accurate identification of COVID-19 cases is vital for controlling its transmission. Minimizing false negatives ensures timely care for infected individuals, reducing spread. However, high false positives can lead to unnecessary quarantines, straining healthcare systems. Balancing false negatives and positives is crucial for effective disease control and resource management.</w:t>
      </w:r>
    </w:p>
    <w:p w14:paraId="1EA697FB" w14:textId="5327B660" w:rsidR="00C87CD1" w:rsidRDefault="00114707" w:rsidP="00715A7D">
      <w:pPr>
        <w:jc w:val="both"/>
        <w:rPr>
          <w:rFonts w:cs="Times New Roman"/>
          <w:szCs w:val="24"/>
        </w:rPr>
      </w:pPr>
      <w:r w:rsidRPr="00B809BE">
        <w:rPr>
          <w:rFonts w:cs="Times New Roman"/>
          <w:szCs w:val="24"/>
        </w:rPr>
        <w:t xml:space="preserve">The dataset under scrutiny consists of </w:t>
      </w:r>
      <w:r>
        <w:rPr>
          <w:rFonts w:cs="Times New Roman"/>
          <w:szCs w:val="24"/>
        </w:rPr>
        <w:t>three main classes namely</w:t>
      </w:r>
      <w:r w:rsidRPr="00B809BE">
        <w:rPr>
          <w:rFonts w:cs="Times New Roman"/>
          <w:szCs w:val="24"/>
        </w:rPr>
        <w:t xml:space="preserve"> ‘</w:t>
      </w:r>
      <w:r>
        <w:rPr>
          <w:rFonts w:cs="Times New Roman"/>
          <w:szCs w:val="24"/>
        </w:rPr>
        <w:t>Normal</w:t>
      </w:r>
      <w:r w:rsidRPr="00B809BE">
        <w:rPr>
          <w:rFonts w:cs="Times New Roman"/>
          <w:szCs w:val="24"/>
        </w:rPr>
        <w:t>’</w:t>
      </w:r>
      <w:r>
        <w:rPr>
          <w:rFonts w:cs="Times New Roman"/>
          <w:szCs w:val="24"/>
        </w:rPr>
        <w:t>,</w:t>
      </w:r>
      <w:r w:rsidRPr="00B809BE">
        <w:rPr>
          <w:rFonts w:cs="Times New Roman"/>
          <w:szCs w:val="24"/>
        </w:rPr>
        <w:t xml:space="preserve"> ‘</w:t>
      </w:r>
      <w:r>
        <w:rPr>
          <w:rFonts w:cs="Times New Roman"/>
          <w:szCs w:val="24"/>
        </w:rPr>
        <w:t>Virus</w:t>
      </w:r>
      <w:r w:rsidRPr="00B809BE">
        <w:rPr>
          <w:rFonts w:cs="Times New Roman"/>
          <w:szCs w:val="24"/>
        </w:rPr>
        <w:t>’</w:t>
      </w:r>
      <w:r>
        <w:rPr>
          <w:rFonts w:cs="Times New Roman"/>
          <w:szCs w:val="24"/>
        </w:rPr>
        <w:t>, ‘COVID-19 affected’</w:t>
      </w:r>
      <w:r w:rsidRPr="00B809BE">
        <w:rPr>
          <w:rFonts w:cs="Times New Roman"/>
          <w:szCs w:val="24"/>
        </w:rPr>
        <w:t xml:space="preserve">. The visual data of images in </w:t>
      </w:r>
      <w:r w:rsidR="009D5954" w:rsidRPr="00B809BE">
        <w:rPr>
          <w:rFonts w:cs="Times New Roman"/>
          <w:szCs w:val="24"/>
        </w:rPr>
        <w:t>the Train</w:t>
      </w:r>
      <w:r w:rsidRPr="00B809BE">
        <w:rPr>
          <w:rFonts w:cs="Times New Roman"/>
          <w:szCs w:val="24"/>
        </w:rPr>
        <w:t xml:space="preserve"> folder of dataset is used for the training of Neural Network while the data of test folder is for testing out model that how well it performs.</w:t>
      </w:r>
    </w:p>
    <w:p w14:paraId="09DB3DBF" w14:textId="5EC27BE4" w:rsidR="00BF4A6C" w:rsidRDefault="00C57404" w:rsidP="00715A7D">
      <w:pPr>
        <w:jc w:val="both"/>
        <w:rPr>
          <w:rFonts w:cs="Times New Roman"/>
          <w:szCs w:val="24"/>
        </w:rPr>
      </w:pPr>
      <w:r w:rsidRPr="00C57404">
        <w:rPr>
          <w:rFonts w:cs="Times New Roman"/>
          <w:szCs w:val="24"/>
        </w:rPr>
        <w:t xml:space="preserve">Section 2 of our research paper delves into </w:t>
      </w:r>
      <w:r>
        <w:rPr>
          <w:rFonts w:cs="Times New Roman"/>
          <w:szCs w:val="24"/>
        </w:rPr>
        <w:t xml:space="preserve">literature review </w:t>
      </w:r>
      <w:r w:rsidRPr="00C57404">
        <w:rPr>
          <w:rFonts w:cs="Times New Roman"/>
          <w:szCs w:val="24"/>
        </w:rPr>
        <w:t xml:space="preserve">giving important insights in the current state of research in the field of </w:t>
      </w:r>
      <w:r>
        <w:rPr>
          <w:rFonts w:cs="Times New Roman"/>
          <w:szCs w:val="24"/>
        </w:rPr>
        <w:t xml:space="preserve">Covid-19 detection. </w:t>
      </w:r>
      <w:r w:rsidRPr="00C57404">
        <w:rPr>
          <w:rFonts w:cs="Times New Roman"/>
          <w:szCs w:val="24"/>
        </w:rPr>
        <w:t>In Section 3, We meticulously highlight the methodology employed in our study, elucidating the various steps undertaken to conduct our investigation effectively. Moving forward to Section 4 and 5, we present the results obtained from our experimentation and classification analyses, offering comprehensive perception into the performance and results of the different</w:t>
      </w:r>
      <w:r w:rsidR="00601D2F">
        <w:rPr>
          <w:rFonts w:cs="Times New Roman"/>
          <w:szCs w:val="24"/>
        </w:rPr>
        <w:t xml:space="preserve"> models. </w:t>
      </w:r>
    </w:p>
    <w:p w14:paraId="607A13E7" w14:textId="7AAD5334" w:rsidR="002653B1" w:rsidRDefault="002653B1" w:rsidP="007D6D37">
      <w:pPr>
        <w:pStyle w:val="Heading1"/>
        <w:jc w:val="both"/>
      </w:pPr>
      <w:r w:rsidRPr="002653B1">
        <w:t>Literature Review</w:t>
      </w:r>
    </w:p>
    <w:p w14:paraId="53121B78" w14:textId="77777777" w:rsidR="007E1D09" w:rsidRPr="007E1D09" w:rsidRDefault="007E1D09" w:rsidP="007E1D09"/>
    <w:p w14:paraId="4EDC7A1A" w14:textId="1D37DACB" w:rsidR="0054004E" w:rsidRDefault="00C14024" w:rsidP="0054004E">
      <w:pPr>
        <w:jc w:val="both"/>
        <w:rPr>
          <w:szCs w:val="24"/>
        </w:rPr>
      </w:pPr>
      <w:r w:rsidRPr="009F7AF0">
        <w:rPr>
          <w:szCs w:val="24"/>
        </w:rPr>
        <w:t>The project on Covid-19 detection is a superlative intersection of Artificial Intelligence and health care. The project implements the concepts of neural networks. Neural networks are the networks inspired by the Human Brain in terms of functioning. The project utilizes the concept of neural network to analyze the data and then make accurate prediction of Covid-19.</w:t>
      </w:r>
      <w:r w:rsidR="00566DDE" w:rsidRPr="009F7AF0">
        <w:rPr>
          <w:szCs w:val="24"/>
        </w:rPr>
        <w:t>The Covid-19 detection project sights to contribute to the Healthcare by contributing efficient and reasonable model of covid-19 detection with the help of X-rays images which helps further in addressing critical challenges in health care field.</w:t>
      </w:r>
      <w:r w:rsidR="00566DDE">
        <w:rPr>
          <w:szCs w:val="24"/>
        </w:rPr>
        <w:t xml:space="preserve"> Our project utilizes </w:t>
      </w:r>
      <w:r w:rsidR="00566DDE" w:rsidRPr="00B809BE">
        <w:rPr>
          <w:szCs w:val="24"/>
        </w:rPr>
        <w:t xml:space="preserve">X-ray images of the patient to detect whether </w:t>
      </w:r>
      <w:r w:rsidR="003D0B9F" w:rsidRPr="00B809BE">
        <w:rPr>
          <w:szCs w:val="24"/>
        </w:rPr>
        <w:t>the patient</w:t>
      </w:r>
      <w:r w:rsidR="00566DDE" w:rsidRPr="00B809BE">
        <w:rPr>
          <w:szCs w:val="24"/>
        </w:rPr>
        <w:t xml:space="preserve"> is infected with Covid-19 or not. </w:t>
      </w:r>
      <w:r w:rsidR="00566DDE" w:rsidRPr="00B809BE">
        <w:rPr>
          <w:rFonts w:cs="Times New Roman"/>
          <w:szCs w:val="24"/>
        </w:rPr>
        <w:t>Accurate identification of COVID-19 cases is vital for controlling its transmission. Minimizing false negatives ensures timely care for infected individuals, reducing spread</w:t>
      </w:r>
      <w:r w:rsidR="007D72EA" w:rsidRPr="007D72EA">
        <w:rPr>
          <w:szCs w:val="24"/>
        </w:rPr>
        <w:t xml:space="preserve"> </w:t>
      </w:r>
      <w:r w:rsidR="000845D3">
        <w:rPr>
          <w:szCs w:val="24"/>
        </w:rPr>
        <w:fldChar w:fldCharType="begin"/>
      </w:r>
      <w:r w:rsidR="00F1789D">
        <w:rPr>
          <w:szCs w:val="24"/>
        </w:rPr>
        <w:instrText xml:space="preserve"> ADDIN EN.CITE &lt;EndNote&gt;&lt;Cite&gt;&lt;Author&gt;Nasser&lt;/Author&gt;&lt;Year&gt;2019&lt;/Year&gt;&lt;RecNum&gt;5&lt;/RecNum&gt;&lt;DisplayText&gt;[12]&lt;/DisplayText&gt;&lt;record&gt;&lt;rec-number&gt;5&lt;/rec-number&gt;&lt;foreign-keys&gt;&lt;key app="EN" db-id="9re2dzw9qe9rd7erfpr5dptwepvepvpzs95x" timestamp="1715012517"&gt;5&lt;/key&gt;&lt;/foreign-keys&gt;&lt;ref-type name="Journal Article"&gt;17&lt;/ref-type&gt;&lt;contributors&gt;&lt;authors&gt;&lt;author&gt;Nasser, Ibrahim M&lt;/author&gt;&lt;author&gt;Abu-Naser, Samy S&lt;/author&gt;&lt;/authors&gt;&lt;/contributors&gt;&lt;titles&gt;&lt;title&gt;Lung cancer detection using artificial neural network&lt;/title&gt;&lt;secondary-title&gt;International Journal of Engineering and Information Systems (IJEAIS)&lt;/secondary-title&gt;&lt;/titles&gt;&lt;periodical&gt;&lt;full-title&gt;International Journal of Engineering and Information Systems (IJEAIS)&lt;/full-title&gt;&lt;/periodical&gt;&lt;pages&gt;17-23&lt;/pages&gt;&lt;volume&gt;3&lt;/volume&gt;&lt;number&gt;3&lt;/number&gt;&lt;dates&gt;&lt;year&gt;2019&lt;/year&gt;&lt;/dates&gt;&lt;urls&gt;&lt;/urls&gt;&lt;/record&gt;&lt;/Cite&gt;&lt;/EndNote&gt;</w:instrText>
      </w:r>
      <w:r w:rsidR="000845D3">
        <w:rPr>
          <w:szCs w:val="24"/>
        </w:rPr>
        <w:fldChar w:fldCharType="separate"/>
      </w:r>
      <w:r w:rsidR="00F1789D">
        <w:rPr>
          <w:noProof/>
          <w:szCs w:val="24"/>
        </w:rPr>
        <w:t>[12]</w:t>
      </w:r>
      <w:r w:rsidR="000845D3">
        <w:rPr>
          <w:szCs w:val="24"/>
        </w:rPr>
        <w:fldChar w:fldCharType="end"/>
      </w:r>
      <w:r w:rsidR="002653B1" w:rsidRPr="002653B1">
        <w:rPr>
          <w:szCs w:val="24"/>
        </w:rPr>
        <w:t xml:space="preserve"> Ibrahim M. Nasser, Samy S. Abu-Naser (2019</w:t>
      </w:r>
      <w:r w:rsidR="00B16255">
        <w:rPr>
          <w:szCs w:val="24"/>
        </w:rPr>
        <w:t>)</w:t>
      </w:r>
      <w:r w:rsidR="00B16255" w:rsidRPr="00B16255">
        <w:t xml:space="preserve"> </w:t>
      </w:r>
      <w:r w:rsidR="00B16255" w:rsidRPr="00B16255">
        <w:rPr>
          <w:szCs w:val="24"/>
        </w:rPr>
        <w:t>have applied the concept of feed forward neural network for the lung cancer detection and achieved the accuracy of almost 94%. Lungs Cancer is a death causing disease and his model is very beneficial in  way that it helps in early detection of such a death causing disease which is rewarding for the health care industry in various perspectives.</w:t>
      </w:r>
      <w:r w:rsidR="000845D3">
        <w:rPr>
          <w:szCs w:val="24"/>
        </w:rPr>
        <w:fldChar w:fldCharType="begin"/>
      </w:r>
      <w:r w:rsidR="00F1789D">
        <w:rPr>
          <w:szCs w:val="24"/>
        </w:rPr>
        <w:instrText xml:space="preserve"> ADDIN EN.CITE &lt;EndNote&gt;&lt;Cite&gt;&lt;Author&gt;Acharya&lt;/Author&gt;&lt;Year&gt;2003&lt;/Year&gt;&lt;RecNum&gt;6&lt;/RecNum&gt;&lt;DisplayText&gt;[13]&lt;/DisplayText&gt;&lt;record&gt;&lt;rec-number&gt;6&lt;/rec-number&gt;&lt;foreign-keys&gt;&lt;key app="EN" db-id="9re2dzw9qe9rd7erfpr5dptwepvepvpzs95x" timestamp="1715012594"&gt;6&lt;/key&gt;&lt;/foreign-keys&gt;&lt;ref-type name="Journal Article"&gt;17&lt;/ref-type&gt;&lt;contributors&gt;&lt;authors&gt;&lt;author&gt;Acharya, U Rajendra&lt;/author&gt;&lt;author&gt;Bhat, P Subbanna&lt;/author&gt;&lt;author&gt;Iyengar, S Sitharama&lt;/author&gt;&lt;author&gt;Rao, Ashok&lt;/author&gt;&lt;author&gt;Dua, Sumeet&lt;/author&gt;&lt;/authors&gt;&lt;/contributors&gt;&lt;titles&gt;&lt;title&gt;Classification of heart rate data using artificial neural network and fuzzy equivalence relation&lt;/title&gt;&lt;secondary-title&gt;Pattern recognition&lt;/secondary-title&gt;&lt;/titles&gt;&lt;periodical&gt;&lt;full-title&gt;Pattern recognition&lt;/full-title&gt;&lt;/periodical&gt;&lt;pages&gt;61-68&lt;/pages&gt;&lt;volume&gt;36&lt;/volume&gt;&lt;number&gt;1&lt;/number&gt;&lt;dates&gt;&lt;year&gt;2003&lt;/year&gt;&lt;/dates&gt;&lt;isbn&gt;0031-3203&lt;/isbn&gt;&lt;urls&gt;&lt;/urls&gt;&lt;/record&gt;&lt;/Cite&gt;&lt;/EndNote&gt;</w:instrText>
      </w:r>
      <w:r w:rsidR="000845D3">
        <w:rPr>
          <w:szCs w:val="24"/>
        </w:rPr>
        <w:fldChar w:fldCharType="separate"/>
      </w:r>
      <w:r w:rsidR="00F1789D">
        <w:rPr>
          <w:noProof/>
          <w:szCs w:val="24"/>
        </w:rPr>
        <w:t>[13]</w:t>
      </w:r>
      <w:r w:rsidR="000845D3">
        <w:rPr>
          <w:szCs w:val="24"/>
        </w:rPr>
        <w:fldChar w:fldCharType="end"/>
      </w:r>
      <w:r w:rsidR="002653B1" w:rsidRPr="002653B1">
        <w:rPr>
          <w:szCs w:val="24"/>
        </w:rPr>
        <w:t xml:space="preserve"> U. Rajendra Acharya et al. (2002): </w:t>
      </w:r>
      <w:r w:rsidR="00B16255" w:rsidRPr="00B16255">
        <w:rPr>
          <w:szCs w:val="24"/>
        </w:rPr>
        <w:t>have used the 3-layered feed forward neural network for cardiac monitoring. their model is used for the classification of heart rate based on ECG sampling. they achieved the accuracy in between 85-95%</w:t>
      </w:r>
      <w:r w:rsidR="007D72EA" w:rsidRPr="00B47A08">
        <w:rPr>
          <w:szCs w:val="24"/>
        </w:rPr>
        <w:t>.</w:t>
      </w:r>
      <w:r w:rsidR="007D72EA">
        <w:rPr>
          <w:szCs w:val="24"/>
        </w:rPr>
        <w:t xml:space="preserve"> </w:t>
      </w:r>
      <w:r w:rsidR="007D72EA">
        <w:rPr>
          <w:szCs w:val="24"/>
        </w:rPr>
        <w:fldChar w:fldCharType="begin"/>
      </w:r>
      <w:r w:rsidR="007D72EA">
        <w:rPr>
          <w:szCs w:val="24"/>
        </w:rPr>
        <w:instrText xml:space="preserve"> ADDIN EN.CITE &lt;EndNote&gt;&lt;Cite&gt;&lt;Author&gt;Kuvvetli&lt;/Author&gt;&lt;Year&gt;2021&lt;/Year&gt;&lt;RecNum&gt;18&lt;/RecNum&gt;&lt;DisplayText&gt;[7]&lt;/DisplayText&gt;&lt;record&gt;&lt;rec-number&gt;18&lt;/rec-number&gt;&lt;foreign-keys&gt;&lt;key app="EN" db-id="9re2dzw9qe9rd7erfpr5dptwepvepvpzs95x" timestamp="1716715767"&gt;18&lt;/key&gt;&lt;/foreign-keys&gt;&lt;ref-type name="Journal Article"&gt;17&lt;/ref-type&gt;&lt;contributors&gt;&lt;authors&gt;&lt;author&gt;Kuvvetli, Yusuf&lt;/author&gt;&lt;author&gt;Deveci, Muhammet&lt;/author&gt;&lt;author&gt;Paksoy, Turan&lt;/author&gt;&lt;author&gt;Garg, Harish&lt;/author&gt;&lt;/authors&gt;&lt;/contributors&gt;&lt;titles&gt;&lt;title&gt;A predictive analytics model for COVID-19 pandemic using artificial neural networks&lt;/title&gt;&lt;secondary-title&gt;Decision Analytics Journal&lt;/secondary-title&gt;&lt;/titles&gt;&lt;periodical&gt;&lt;full-title&gt;Decision Analytics Journal&lt;/full-title&gt;&lt;/periodical&gt;&lt;pages&gt;100007&lt;/pages&gt;&lt;volume&gt;1&lt;/volume&gt;&lt;dates&gt;&lt;year&gt;2021&lt;/year&gt;&lt;/dates&gt;&lt;isbn&gt;2772-6622&lt;/isbn&gt;&lt;urls&gt;&lt;/urls&gt;&lt;/record&gt;&lt;/Cite&gt;&lt;/EndNote&gt;</w:instrText>
      </w:r>
      <w:r w:rsidR="007D72EA">
        <w:rPr>
          <w:szCs w:val="24"/>
        </w:rPr>
        <w:fldChar w:fldCharType="separate"/>
      </w:r>
      <w:r w:rsidR="007D72EA">
        <w:rPr>
          <w:noProof/>
          <w:szCs w:val="24"/>
        </w:rPr>
        <w:t>[7]</w:t>
      </w:r>
      <w:r w:rsidR="007D72EA">
        <w:rPr>
          <w:szCs w:val="24"/>
        </w:rPr>
        <w:fldChar w:fldCharType="end"/>
      </w:r>
      <w:r w:rsidR="007D72EA">
        <w:rPr>
          <w:szCs w:val="24"/>
        </w:rPr>
        <w:t xml:space="preserve"> </w:t>
      </w:r>
      <w:r w:rsidR="007F78B7" w:rsidRPr="007F78B7">
        <w:rPr>
          <w:szCs w:val="24"/>
        </w:rPr>
        <w:t>Kuvvetli, Y., et al</w:t>
      </w:r>
      <w:r w:rsidR="007D72EA">
        <w:rPr>
          <w:szCs w:val="24"/>
        </w:rPr>
        <w:t xml:space="preserve">. have made a predictive analytical model for the pandemic of Covid-19 by using ANN. His model future number of daily patients and deaths with covid-19. He achieved an accuracy of 91% in his working by applying model of ANN. </w:t>
      </w:r>
      <w:r w:rsidR="007D72EA">
        <w:rPr>
          <w:szCs w:val="24"/>
        </w:rPr>
        <w:fldChar w:fldCharType="begin"/>
      </w:r>
      <w:r w:rsidR="007D72EA">
        <w:rPr>
          <w:szCs w:val="24"/>
        </w:rPr>
        <w:instrText xml:space="preserve"> ADDIN EN.CITE &lt;EndNote&gt;&lt;Cite&gt;&lt;Author&gt;Saha&lt;/Author&gt;&lt;Year&gt;2021&lt;/Year&gt;&lt;RecNum&gt;19&lt;/RecNum&gt;&lt;DisplayText&gt;[8]&lt;/DisplayText&gt;&lt;record&gt;&lt;rec-number&gt;19&lt;/rec-number&gt;&lt;foreign-keys&gt;&lt;key app="EN" db-id="9re2dzw9qe9rd7erfpr5dptwepvepvpzs95x" timestamp="1716715952"&gt;19&lt;/key&gt;&lt;/foreign-keys&gt;&lt;ref-type name="Journal Article"&gt;17&lt;/ref-type&gt;&lt;contributors&gt;&lt;authors&gt;&lt;author&gt;Saha, Pritam&lt;/author&gt;&lt;author&gt;Mukherjee, Debadyuti&lt;/author&gt;&lt;author&gt;Singh, Pawan Kumar&lt;/author&gt;&lt;author&gt;Ahmadian, Ali&lt;/author&gt;&lt;author&gt;Ferrara, Massimiliano&lt;/author&gt;&lt;author&gt;Sarkar, Ram&lt;/author&gt;&lt;/authors&gt;&lt;/contributors&gt;&lt;titles&gt;&lt;title&gt;Retracted article: Graphcovidnet: A graph neural network based model for detecting COVID-19 from ct scans and x-rays of chest&lt;/title&gt;&lt;secondary-title&gt;Scientific reports&lt;/secondary-title&gt;&lt;/titles&gt;&lt;periodical&gt;&lt;full-title&gt;Scientific reports&lt;/full-title&gt;&lt;/periodical&gt;&lt;pages&gt;8304&lt;/pages&gt;&lt;volume&gt;11&lt;/volume&gt;&lt;number&gt;1&lt;/number&gt;&lt;dates&gt;&lt;year&gt;2021&lt;/year&gt;&lt;/dates&gt;&lt;isbn&gt;2045-2322&lt;/isbn&gt;&lt;urls&gt;&lt;/urls&gt;&lt;/record&gt;&lt;/Cite&gt;&lt;/EndNote&gt;</w:instrText>
      </w:r>
      <w:r w:rsidR="007D72EA">
        <w:rPr>
          <w:szCs w:val="24"/>
        </w:rPr>
        <w:fldChar w:fldCharType="separate"/>
      </w:r>
      <w:r w:rsidR="007D72EA">
        <w:rPr>
          <w:noProof/>
          <w:szCs w:val="24"/>
        </w:rPr>
        <w:t>[8]</w:t>
      </w:r>
      <w:r w:rsidR="007D72EA">
        <w:rPr>
          <w:szCs w:val="24"/>
        </w:rPr>
        <w:fldChar w:fldCharType="end"/>
      </w:r>
      <w:r w:rsidR="007D72EA">
        <w:rPr>
          <w:szCs w:val="24"/>
        </w:rPr>
        <w:t xml:space="preserve"> </w:t>
      </w:r>
      <w:r w:rsidR="00872504" w:rsidRPr="00872504">
        <w:rPr>
          <w:szCs w:val="24"/>
        </w:rPr>
        <w:t>Saha, P., et al.</w:t>
      </w:r>
      <w:r w:rsidR="007D72EA">
        <w:rPr>
          <w:szCs w:val="24"/>
        </w:rPr>
        <w:t xml:space="preserve"> They utilized CT scans and CXRs for the detection of Covid-19. They used GIN based model to detect Covid-19 from CT scans in their workings. </w:t>
      </w:r>
      <w:r w:rsidR="00B16255">
        <w:rPr>
          <w:szCs w:val="24"/>
        </w:rPr>
        <w:t xml:space="preserve"> </w:t>
      </w:r>
      <w:r w:rsidR="000845D3">
        <w:rPr>
          <w:szCs w:val="24"/>
        </w:rPr>
        <w:fldChar w:fldCharType="begin"/>
      </w:r>
      <w:r w:rsidR="00F1789D">
        <w:rPr>
          <w:szCs w:val="24"/>
        </w:rPr>
        <w:instrText xml:space="preserve"> ADDIN EN.CITE &lt;EndNote&gt;&lt;Cite&gt;&lt;Author&gt;Azeem&lt;/Author&gt;&lt;Year&gt;2023&lt;/Year&gt;&lt;RecNum&gt;7&lt;/RecNum&gt;&lt;DisplayText&gt;[14]&lt;/DisplayText&gt;&lt;record&gt;&lt;rec-number&gt;7&lt;/rec-number&gt;&lt;foreign-keys&gt;&lt;key app="EN" db-id="9re2dzw9qe9rd7erfpr5dptwepvepvpzs95x" timestamp="1715012669"&gt;7&lt;/key&gt;&lt;/foreign-keys&gt;&lt;ref-type name="Journal Article"&gt;17&lt;/ref-type&gt;&lt;contributors&gt;&lt;authors&gt;&lt;author&gt;Azeem, Muhammad&lt;/author&gt;&lt;author&gt;Javaid, Shumaila&lt;/author&gt;&lt;author&gt;Khalil, Ruhul Amin&lt;/author&gt;&lt;author&gt;Fahim, Hamza&lt;/author&gt;&lt;author&gt;Althobaiti, Turke&lt;/author&gt;&lt;author&gt;Alsharif, Nasser&lt;/author&gt;&lt;author&gt;Saeed, Nasir&lt;/author&gt;&lt;/authors&gt;&lt;/contributors&gt;&lt;titles&gt;&lt;title&gt;Neural Networks for the Detection of COVID-19 and Other Diseases: Prospects and Challenges&lt;/title&gt;&lt;secondary-title&gt;Bioengineering&lt;/secondary-title&gt;&lt;/titles&gt;&lt;periodical&gt;&lt;full-title&gt;Bioengineering&lt;/full-title&gt;&lt;/periodical&gt;&lt;pages&gt;850&lt;/pages&gt;&lt;volume&gt;10&lt;/volume&gt;&lt;number&gt;7&lt;/number&gt;&lt;dates&gt;&lt;year&gt;2023&lt;/year&gt;&lt;/dates&gt;&lt;isbn&gt;2306-5354&lt;/isbn&gt;&lt;urls&gt;&lt;/urls&gt;&lt;/record&gt;&lt;/Cite&gt;&lt;/EndNote&gt;</w:instrText>
      </w:r>
      <w:r w:rsidR="000845D3">
        <w:rPr>
          <w:szCs w:val="24"/>
        </w:rPr>
        <w:fldChar w:fldCharType="separate"/>
      </w:r>
      <w:r w:rsidR="00F1789D">
        <w:rPr>
          <w:noProof/>
          <w:szCs w:val="24"/>
        </w:rPr>
        <w:t>[14]</w:t>
      </w:r>
      <w:r w:rsidR="000845D3">
        <w:rPr>
          <w:szCs w:val="24"/>
        </w:rPr>
        <w:fldChar w:fldCharType="end"/>
      </w:r>
      <w:r w:rsidR="002653B1" w:rsidRPr="002653B1">
        <w:rPr>
          <w:szCs w:val="24"/>
        </w:rPr>
        <w:t xml:space="preserve"> Muhammad Azeem et al. (2023): </w:t>
      </w:r>
      <w:r w:rsidR="00ED66E2" w:rsidRPr="00ED66E2">
        <w:rPr>
          <w:szCs w:val="24"/>
        </w:rPr>
        <w:t>They have used the Convolutional Neural Network for the purpose of the COVID-19 detection. Their model uses the multi-layer convolutional Neural Network and has achieved an accuracy of 93%. Further their model can be improved by using more complex datasets and by using additional layers of CNN to enhance the efficiency and accuracy.</w:t>
      </w:r>
      <w:r w:rsidR="000845D3">
        <w:rPr>
          <w:szCs w:val="24"/>
        </w:rPr>
        <w:fldChar w:fldCharType="begin"/>
      </w:r>
      <w:r w:rsidR="00F1789D">
        <w:rPr>
          <w:szCs w:val="24"/>
        </w:rPr>
        <w:instrText xml:space="preserve"> ADDIN EN.CITE &lt;EndNote&gt;&lt;Cite&gt;&lt;Author&gt;Ravish&lt;/Author&gt;&lt;Year&gt;2014&lt;/Year&gt;&lt;RecNum&gt;8&lt;/RecNum&gt;&lt;DisplayText&gt;[15]&lt;/DisplayText&gt;&lt;record&gt;&lt;rec-number&gt;8&lt;/rec-number&gt;&lt;foreign-keys&gt;&lt;key app="EN" db-id="9re2dzw9qe9rd7erfpr5dptwepvepvpzs95x" timestamp="1715012721"&gt;8&lt;/key&gt;&lt;/foreign-keys&gt;&lt;ref-type name="Conference Proceedings"&gt;10&lt;/ref-type&gt;&lt;contributors&gt;&lt;authors&gt;&lt;author&gt;Ravish, DK&lt;/author&gt;&lt;author&gt;Shanthi, KJ&lt;/author&gt;&lt;author&gt;Shenoy, Nayana R&lt;/author&gt;&lt;author&gt;Nisargh, S&lt;/author&gt;&lt;/authors&gt;&lt;/contributors&gt;&lt;titles&gt;&lt;title&gt;Heart function monitoring, prediction and prevention of heart attacks: Using artificial neural networks&lt;/title&gt;&lt;secondary-title&gt;2014 International conference on contemporary computing and informatics (IC3I)&lt;/secondary-title&gt;&lt;/titles&gt;&lt;pages&gt;1-6&lt;/pages&gt;&lt;dates&gt;&lt;year&gt;2014&lt;/year&gt;&lt;/dates&gt;&lt;publisher&gt;IEEE&lt;/publisher&gt;&lt;isbn&gt;1479966290&lt;/isbn&gt;&lt;urls&gt;&lt;/urls&gt;&lt;/record&gt;&lt;/Cite&gt;&lt;/EndNote&gt;</w:instrText>
      </w:r>
      <w:r w:rsidR="000845D3">
        <w:rPr>
          <w:szCs w:val="24"/>
        </w:rPr>
        <w:fldChar w:fldCharType="separate"/>
      </w:r>
      <w:r w:rsidR="00F1789D">
        <w:rPr>
          <w:noProof/>
          <w:szCs w:val="24"/>
        </w:rPr>
        <w:t>[15]</w:t>
      </w:r>
      <w:r w:rsidR="000845D3">
        <w:rPr>
          <w:szCs w:val="24"/>
        </w:rPr>
        <w:fldChar w:fldCharType="end"/>
      </w:r>
      <w:r w:rsidR="002653B1" w:rsidRPr="002653B1">
        <w:rPr>
          <w:szCs w:val="24"/>
        </w:rPr>
        <w:t xml:space="preserve"> D. K. Ravish et al. (2014): </w:t>
      </w:r>
      <w:r w:rsidR="00ED66E2" w:rsidRPr="00ED66E2">
        <w:rPr>
          <w:szCs w:val="24"/>
        </w:rPr>
        <w:t xml:space="preserve">They worked on the monitoring predicting and preventing heart attacks. They utilized the back propagation Neural Network </w:t>
      </w:r>
      <w:r w:rsidR="00BC593E" w:rsidRPr="00ED66E2">
        <w:rPr>
          <w:szCs w:val="24"/>
        </w:rPr>
        <w:t>alongside</w:t>
      </w:r>
      <w:r w:rsidR="00ED66E2" w:rsidRPr="00ED66E2">
        <w:rPr>
          <w:szCs w:val="24"/>
        </w:rPr>
        <w:t xml:space="preserve"> the ECG heartbeat categorization. Their study is beneficial for healthcare industry to monitor, predict and prevent such a life taking disease with the help of their model which has accuracy of almost 95%</w:t>
      </w:r>
      <w:r w:rsidR="0054004E">
        <w:rPr>
          <w:szCs w:val="24"/>
        </w:rPr>
        <w:t>.</w:t>
      </w:r>
      <w:r w:rsidR="00103D0E">
        <w:rPr>
          <w:szCs w:val="24"/>
        </w:rPr>
        <w:fldChar w:fldCharType="begin"/>
      </w:r>
      <w:r w:rsidR="00103D0E">
        <w:rPr>
          <w:szCs w:val="24"/>
        </w:rPr>
        <w:instrText xml:space="preserve"> ADDIN EN.CITE &lt;EndNote&gt;&lt;Cite&gt;&lt;Author&gt;Zhao&lt;/Author&gt;&lt;Year&gt;2021&lt;/Year&gt;&lt;RecNum&gt;21&lt;/RecNum&gt;&lt;DisplayText&gt;[10]&lt;/DisplayText&gt;&lt;record&gt;&lt;rec-number&gt;21&lt;/rec-number&gt;&lt;foreign-keys&gt;&lt;key app="EN" db-id="9re2dzw9qe9rd7erfpr5dptwepvepvpzs95x" timestamp="1716716402"&gt;21&lt;/key&gt;&lt;/foreign-keys&gt;&lt;ref-type name="Journal Article"&gt;17&lt;/ref-type&gt;&lt;contributors&gt;&lt;authors&gt;&lt;author&gt;Zhao, Wentao&lt;/author&gt;&lt;author&gt;Jiang, Wei&lt;/author&gt;&lt;author&gt;Qiu, Xinguo&lt;/author&gt;&lt;/authors&gt;&lt;/contributors&gt;&lt;titles&gt;&lt;title&gt;Deep learning for COVID-19 detection based on CT images&lt;/title&gt;&lt;secondary-title&gt;Scientific Reports&lt;/secondary-title&gt;&lt;/titles&gt;&lt;periodical&gt;&lt;full-title&gt;Scientific reports&lt;/full-title&gt;&lt;/periodical&gt;&lt;pages&gt;14353&lt;/pages&gt;&lt;volume&gt;11&lt;/volume&gt;&lt;number&gt;1&lt;/number&gt;&lt;dates&gt;&lt;year&gt;2021&lt;/year&gt;&lt;/dates&gt;&lt;isbn&gt;2045-2322&lt;/isbn&gt;&lt;urls&gt;&lt;/urls&gt;&lt;/record&gt;&lt;/Cite&gt;&lt;/EndNote&gt;</w:instrText>
      </w:r>
      <w:r w:rsidR="00103D0E">
        <w:rPr>
          <w:szCs w:val="24"/>
        </w:rPr>
        <w:fldChar w:fldCharType="separate"/>
      </w:r>
      <w:r w:rsidR="00103D0E">
        <w:rPr>
          <w:noProof/>
          <w:szCs w:val="24"/>
        </w:rPr>
        <w:t>[10]</w:t>
      </w:r>
      <w:r w:rsidR="00103D0E">
        <w:rPr>
          <w:szCs w:val="24"/>
        </w:rPr>
        <w:fldChar w:fldCharType="end"/>
      </w:r>
      <w:r w:rsidR="00103D0E">
        <w:rPr>
          <w:szCs w:val="24"/>
        </w:rPr>
        <w:t xml:space="preserve"> </w:t>
      </w:r>
      <w:r w:rsidR="00E7416E" w:rsidRPr="00E7416E">
        <w:rPr>
          <w:szCs w:val="24"/>
        </w:rPr>
        <w:t>Zhao, W., W. Jiang, and X. Qiu</w:t>
      </w:r>
      <w:r w:rsidR="00103D0E">
        <w:rPr>
          <w:szCs w:val="24"/>
        </w:rPr>
        <w:t xml:space="preserve"> their study analyzed the pretrained models of Covid-19 detection using CT images and they concluded that training the model on large number of datasets can tremendously enhanced the performance of the model and their study applies this analysis of them. They enhanced the pretrained models by enhancing the datasets utilized and they achieved an accuracy of 93 %. </w:t>
      </w:r>
      <w:r w:rsidR="0054004E">
        <w:rPr>
          <w:szCs w:val="24"/>
        </w:rPr>
        <w:fldChar w:fldCharType="begin"/>
      </w:r>
      <w:r w:rsidR="0054004E">
        <w:rPr>
          <w:szCs w:val="24"/>
        </w:rPr>
        <w:instrText xml:space="preserve"> ADDIN EN.CITE &lt;EndNote&gt;&lt;Cite&gt;&lt;Author&gt;Alazab&lt;/Author&gt;&lt;Year&gt;2020&lt;/Year&gt;&lt;RecNum&gt;15&lt;/RecNum&gt;&lt;DisplayText&gt;[4]&lt;/DisplayText&gt;&lt;record&gt;&lt;rec-number&gt;15&lt;/rec-number&gt;&lt;foreign-keys&gt;&lt;key app="EN" db-id="9re2dzw9qe9rd7erfpr5dptwepvepvpzs95x" timestamp="1716714559"&gt;15&lt;/key&gt;&lt;/foreign-keys&gt;&lt;ref-type name="Journal Article"&gt;17&lt;/ref-type&gt;&lt;contributors&gt;&lt;authors&gt;&lt;author&gt;Alazab, Moutaz&lt;/author&gt;&lt;author&gt;Awajan, Albara&lt;/author&gt;&lt;author&gt;Mesleh, Abdelwadood&lt;/author&gt;&lt;author&gt;Alhyari, Salah&lt;/author&gt;&lt;/authors&gt;&lt;/contributors&gt;&lt;titles&gt;&lt;title&gt;COVID-19 prediction and detection using deep learning&lt;/title&gt;&lt;secondary-title&gt;International Journal of Computer Information Systems and Industrial Management Applications&lt;/secondary-title&gt;&lt;/titles&gt;&lt;periodical&gt;&lt;full-title&gt;International Journal of Computer Information Systems and Industrial Management Applications&lt;/full-title&gt;&lt;/periodical&gt;&lt;pages&gt;14-14&lt;/pages&gt;&lt;volume&gt;12&lt;/volume&gt;&lt;dates&gt;&lt;year&gt;2020&lt;/year&gt;&lt;/dates&gt;&lt;isbn&gt;2150-7988&lt;/isbn&gt;&lt;urls&gt;&lt;/urls&gt;&lt;/record&gt;&lt;/Cite&gt;&lt;/EndNote&gt;</w:instrText>
      </w:r>
      <w:r w:rsidR="0054004E">
        <w:rPr>
          <w:szCs w:val="24"/>
        </w:rPr>
        <w:fldChar w:fldCharType="separate"/>
      </w:r>
      <w:r w:rsidR="0054004E">
        <w:rPr>
          <w:noProof/>
          <w:szCs w:val="24"/>
        </w:rPr>
        <w:t>[4]</w:t>
      </w:r>
      <w:r w:rsidR="0054004E">
        <w:rPr>
          <w:szCs w:val="24"/>
        </w:rPr>
        <w:fldChar w:fldCharType="end"/>
      </w:r>
      <w:r w:rsidR="0054004E">
        <w:rPr>
          <w:szCs w:val="24"/>
        </w:rPr>
        <w:t xml:space="preserve"> </w:t>
      </w:r>
      <w:r w:rsidR="0054004E" w:rsidRPr="006D4751">
        <w:rPr>
          <w:noProof/>
        </w:rPr>
        <w:t>Alazab, M.</w:t>
      </w:r>
      <w:r w:rsidR="0054004E">
        <w:rPr>
          <w:noProof/>
        </w:rPr>
        <w:t xml:space="preserve"> </w:t>
      </w:r>
      <w:r w:rsidR="0054004E">
        <w:rPr>
          <w:szCs w:val="24"/>
        </w:rPr>
        <w:t xml:space="preserve">utilized 1000 images dataset for Covid-19 detection and implemented ANN and achieved accuracy of 94.80% in his </w:t>
      </w:r>
      <w:r w:rsidR="00566DDE">
        <w:rPr>
          <w:szCs w:val="24"/>
        </w:rPr>
        <w:t>work. He</w:t>
      </w:r>
      <w:r w:rsidR="0054004E">
        <w:rPr>
          <w:szCs w:val="24"/>
        </w:rPr>
        <w:t xml:space="preserve"> utilized LSTM to predict the number of Covid-19 detections, recoveries in next 7 upcoming days. He also made predictions by relating the age of a patient and chances of that person being affected with Covid-19 in his studies.</w:t>
      </w:r>
    </w:p>
    <w:p w14:paraId="226A9B18" w14:textId="106708D5" w:rsidR="00962C7C" w:rsidRDefault="00ED66E2" w:rsidP="00962C7C">
      <w:pPr>
        <w:jc w:val="both"/>
        <w:rPr>
          <w:szCs w:val="24"/>
        </w:rPr>
      </w:pPr>
      <w:r>
        <w:rPr>
          <w:szCs w:val="24"/>
        </w:rPr>
        <w:t xml:space="preserve"> </w:t>
      </w:r>
      <w:r w:rsidR="000845D3">
        <w:rPr>
          <w:szCs w:val="24"/>
        </w:rPr>
        <w:fldChar w:fldCharType="begin"/>
      </w:r>
      <w:r w:rsidR="00F1789D">
        <w:rPr>
          <w:szCs w:val="24"/>
        </w:rPr>
        <w:instrText xml:space="preserve"> ADDIN EN.CITE &lt;EndNote&gt;&lt;Cite&gt;&lt;Author&gt;El_Jerjawi&lt;/Author&gt;&lt;Year&gt;2018&lt;/Year&gt;&lt;RecNum&gt;9&lt;/RecNum&gt;&lt;DisplayText&gt;[16]&lt;/DisplayText&gt;&lt;record&gt;&lt;rec-number&gt;9&lt;/rec-number&gt;&lt;foreign-keys&gt;&lt;key app="EN" db-id="9re2dzw9qe9rd7erfpr5dptwepvepvpzs95x" timestamp="1715012770"&gt;9&lt;/key&gt;&lt;/foreign-keys&gt;&lt;ref-type name="Journal Article"&gt;17&lt;/ref-type&gt;&lt;contributors&gt;&lt;authors&gt;&lt;author&gt;El_Jerjawi, Nesreen Samer&lt;/author&gt;&lt;author&gt;Abu-Naser, Samy S&lt;/author&gt;&lt;/authors&gt;&lt;/contributors&gt;&lt;titles&gt;&lt;title&gt;Diabetes prediction using artificial neural network&lt;/title&gt;&lt;/titles&gt;&lt;dates&gt;&lt;year&gt;2018&lt;/year&gt;&lt;/dates&gt;&lt;urls&gt;&lt;/urls&gt;&lt;/record&gt;&lt;/Cite&gt;&lt;/EndNote&gt;</w:instrText>
      </w:r>
      <w:r w:rsidR="000845D3">
        <w:rPr>
          <w:szCs w:val="24"/>
        </w:rPr>
        <w:fldChar w:fldCharType="separate"/>
      </w:r>
      <w:r w:rsidR="00F1789D">
        <w:rPr>
          <w:noProof/>
          <w:szCs w:val="24"/>
        </w:rPr>
        <w:t>[16]</w:t>
      </w:r>
      <w:r w:rsidR="000845D3">
        <w:rPr>
          <w:szCs w:val="24"/>
        </w:rPr>
        <w:fldChar w:fldCharType="end"/>
      </w:r>
      <w:r w:rsidR="002653B1" w:rsidRPr="002653B1">
        <w:rPr>
          <w:szCs w:val="24"/>
        </w:rPr>
        <w:t xml:space="preserve"> Nasreen Sameer et al. (2018): </w:t>
      </w:r>
      <w:r w:rsidR="00A769A2" w:rsidRPr="00A769A2">
        <w:rPr>
          <w:szCs w:val="24"/>
        </w:rPr>
        <w:t>Ha</w:t>
      </w:r>
      <w:r w:rsidR="00A769A2">
        <w:rPr>
          <w:szCs w:val="24"/>
        </w:rPr>
        <w:t xml:space="preserve">s </w:t>
      </w:r>
      <w:r w:rsidR="00A769A2" w:rsidRPr="00A769A2">
        <w:rPr>
          <w:szCs w:val="24"/>
        </w:rPr>
        <w:t xml:space="preserve">designed a model with Artificial Neural Network to predict </w:t>
      </w:r>
      <w:r w:rsidR="00030621" w:rsidRPr="00A769A2">
        <w:rPr>
          <w:szCs w:val="24"/>
        </w:rPr>
        <w:t>diabetes</w:t>
      </w:r>
      <w:r w:rsidR="00A769A2" w:rsidRPr="00A769A2">
        <w:rPr>
          <w:szCs w:val="24"/>
        </w:rPr>
        <w:t xml:space="preserve">. Their model works in </w:t>
      </w:r>
      <w:r w:rsidR="00030621" w:rsidRPr="00A769A2">
        <w:rPr>
          <w:szCs w:val="24"/>
        </w:rPr>
        <w:t>a way</w:t>
      </w:r>
      <w:r w:rsidR="00A769A2" w:rsidRPr="00A769A2">
        <w:rPr>
          <w:szCs w:val="24"/>
        </w:rPr>
        <w:t xml:space="preserve"> </w:t>
      </w:r>
      <w:r w:rsidR="00030621" w:rsidRPr="00A769A2">
        <w:rPr>
          <w:szCs w:val="24"/>
        </w:rPr>
        <w:t>that</w:t>
      </w:r>
      <w:r w:rsidR="00A769A2" w:rsidRPr="00A769A2">
        <w:rPr>
          <w:szCs w:val="24"/>
        </w:rPr>
        <w:t xml:space="preserve"> predicts </w:t>
      </w:r>
      <w:r w:rsidR="00030621" w:rsidRPr="00A769A2">
        <w:rPr>
          <w:szCs w:val="24"/>
        </w:rPr>
        <w:t>whether</w:t>
      </w:r>
      <w:r w:rsidR="00A769A2" w:rsidRPr="00A769A2">
        <w:rPr>
          <w:szCs w:val="24"/>
        </w:rPr>
        <w:t xml:space="preserve"> a </w:t>
      </w:r>
      <w:r w:rsidR="00030621" w:rsidRPr="00A769A2">
        <w:rPr>
          <w:szCs w:val="24"/>
        </w:rPr>
        <w:t>patient</w:t>
      </w:r>
      <w:r w:rsidR="00A769A2" w:rsidRPr="00A769A2">
        <w:rPr>
          <w:szCs w:val="24"/>
        </w:rPr>
        <w:t xml:space="preserve"> is diabetic or not. They have made a binary classification model with </w:t>
      </w:r>
      <w:r w:rsidR="00030621" w:rsidRPr="00A769A2">
        <w:rPr>
          <w:szCs w:val="24"/>
        </w:rPr>
        <w:t>an</w:t>
      </w:r>
      <w:r w:rsidR="00A769A2" w:rsidRPr="00A769A2">
        <w:rPr>
          <w:szCs w:val="24"/>
        </w:rPr>
        <w:t xml:space="preserve"> accuracy of 87.3%. His work </w:t>
      </w:r>
      <w:r w:rsidR="00962C7C" w:rsidRPr="00A769A2">
        <w:rPr>
          <w:szCs w:val="24"/>
        </w:rPr>
        <w:t>has had</w:t>
      </w:r>
      <w:r w:rsidR="00A769A2" w:rsidRPr="00A769A2">
        <w:rPr>
          <w:szCs w:val="24"/>
        </w:rPr>
        <w:t xml:space="preserve"> a very </w:t>
      </w:r>
      <w:r w:rsidR="00030621" w:rsidRPr="00A769A2">
        <w:rPr>
          <w:szCs w:val="24"/>
        </w:rPr>
        <w:t>good</w:t>
      </w:r>
      <w:r w:rsidR="00A769A2" w:rsidRPr="00A769A2">
        <w:rPr>
          <w:szCs w:val="24"/>
        </w:rPr>
        <w:t xml:space="preserve"> impact on the </w:t>
      </w:r>
      <w:r w:rsidR="00030621" w:rsidRPr="00A769A2">
        <w:rPr>
          <w:szCs w:val="24"/>
        </w:rPr>
        <w:t>health</w:t>
      </w:r>
      <w:r w:rsidR="00A769A2" w:rsidRPr="00A769A2">
        <w:rPr>
          <w:szCs w:val="24"/>
        </w:rPr>
        <w:t xml:space="preserve"> care industry as now days its becoming a common disease and needs to be </w:t>
      </w:r>
      <w:r w:rsidR="00030621" w:rsidRPr="00A769A2">
        <w:rPr>
          <w:szCs w:val="24"/>
        </w:rPr>
        <w:t>detected</w:t>
      </w:r>
      <w:r w:rsidR="00A769A2" w:rsidRPr="00A769A2">
        <w:rPr>
          <w:szCs w:val="24"/>
        </w:rPr>
        <w:t xml:space="preserve"> early, easily and efficiently</w:t>
      </w:r>
      <w:r w:rsidR="00962C7C">
        <w:rPr>
          <w:szCs w:val="24"/>
        </w:rPr>
        <w:t xml:space="preserve">. </w:t>
      </w:r>
      <w:r w:rsidR="00962C7C">
        <w:rPr>
          <w:szCs w:val="24"/>
        </w:rPr>
        <w:fldChar w:fldCharType="begin"/>
      </w:r>
      <w:r w:rsidR="00962C7C">
        <w:rPr>
          <w:szCs w:val="24"/>
        </w:rPr>
        <w:instrText xml:space="preserve"> ADDIN EN.CITE &lt;EndNote&gt;&lt;Cite&gt;&lt;Author&gt;Hariri&lt;/Author&gt;&lt;Year&gt;2021&lt;/Year&gt;&lt;RecNum&gt;22&lt;/RecNum&gt;&lt;DisplayText&gt;[11]&lt;/DisplayText&gt;&lt;record&gt;&lt;rec-number&gt;22&lt;/rec-number&gt;&lt;foreign-keys&gt;&lt;key app="EN" db-id="9re2dzw9qe9rd7erfpr5dptwepvepvpzs95x" timestamp="1716716668"&gt;22&lt;/key&gt;&lt;/foreign-keys&gt;&lt;ref-type name="Journal Article"&gt;17&lt;/ref-type&gt;&lt;contributors&gt;&lt;authors&gt;&lt;author&gt;Hariri, Walid&lt;/author&gt;&lt;author&gt;Narin, Ali&lt;/author&gt;&lt;/authors&gt;&lt;/contributors&gt;&lt;titles&gt;&lt;title&gt;Deep neural networks for COVID-19 detection and diagnosis using images and acoustic-based techniques: a recent review&lt;/title&gt;&lt;secondary-title&gt;Soft computing&lt;/secondary-title&gt;&lt;/titles&gt;&lt;periodical&gt;&lt;full-title&gt;Soft computing&lt;/full-title&gt;&lt;/periodical&gt;&lt;pages&gt;15345-15362&lt;/pages&gt;&lt;volume&gt;25&lt;/volume&gt;&lt;number&gt;24&lt;/number&gt;&lt;dates&gt;&lt;year&gt;2021&lt;/year&gt;&lt;/dates&gt;&lt;isbn&gt;1432-7643&lt;/isbn&gt;&lt;urls&gt;&lt;/urls&gt;&lt;/record&gt;&lt;/Cite&gt;&lt;/EndNote&gt;</w:instrText>
      </w:r>
      <w:r w:rsidR="00962C7C">
        <w:rPr>
          <w:szCs w:val="24"/>
        </w:rPr>
        <w:fldChar w:fldCharType="separate"/>
      </w:r>
      <w:r w:rsidR="00962C7C">
        <w:rPr>
          <w:noProof/>
          <w:szCs w:val="24"/>
        </w:rPr>
        <w:t>[11]</w:t>
      </w:r>
      <w:r w:rsidR="00962C7C">
        <w:rPr>
          <w:szCs w:val="24"/>
        </w:rPr>
        <w:fldChar w:fldCharType="end"/>
      </w:r>
      <w:r w:rsidR="00962C7C">
        <w:rPr>
          <w:szCs w:val="24"/>
        </w:rPr>
        <w:t xml:space="preserve"> </w:t>
      </w:r>
      <w:r w:rsidR="00F1789D" w:rsidRPr="00F1789D">
        <w:rPr>
          <w:szCs w:val="24"/>
        </w:rPr>
        <w:t>Hariri, W. and A. Narin</w:t>
      </w:r>
      <w:r w:rsidR="00962C7C">
        <w:rPr>
          <w:szCs w:val="24"/>
        </w:rPr>
        <w:t xml:space="preserve"> have utilized the images and acoustic based techniques for the detection of Covid-19. In their work they applied the technique of transfer learning and also utilized auto encoder-based models for the detection of Covid-19 and they achieved an accuracy of 92%. </w:t>
      </w:r>
    </w:p>
    <w:p w14:paraId="2F4F7437" w14:textId="4AE81D11" w:rsidR="00DC229C" w:rsidRDefault="00A769A2" w:rsidP="0096103C">
      <w:pPr>
        <w:jc w:val="both"/>
        <w:rPr>
          <w:szCs w:val="24"/>
        </w:rPr>
      </w:pPr>
      <w:r w:rsidRPr="00A769A2">
        <w:rPr>
          <w:szCs w:val="24"/>
        </w:rPr>
        <w:t xml:space="preserve"> </w:t>
      </w:r>
      <w:r w:rsidR="000845D3">
        <w:rPr>
          <w:szCs w:val="24"/>
        </w:rPr>
        <w:fldChar w:fldCharType="begin"/>
      </w:r>
      <w:r w:rsidR="00F1789D">
        <w:rPr>
          <w:szCs w:val="24"/>
        </w:rPr>
        <w:instrText xml:space="preserve"> ADDIN EN.CITE &lt;EndNote&gt;&lt;Cite&gt;&lt;Author&gt;Joshi&lt;/Author&gt;&lt;Year&gt;2010&lt;/Year&gt;&lt;RecNum&gt;10&lt;/RecNum&gt;&lt;DisplayText&gt;[17]&lt;/DisplayText&gt;&lt;record&gt;&lt;rec-number&gt;10&lt;/rec-number&gt;&lt;foreign-keys&gt;&lt;key app="EN" db-id="9re2dzw9qe9rd7erfpr5dptwepvepvpzs95x" timestamp="1715012816"&gt;10&lt;/key&gt;&lt;/foreign-keys&gt;&lt;ref-type name="Conference Proceedings"&gt;10&lt;/ref-type&gt;&lt;contributors&gt;&lt;authors&gt;&lt;author&gt;Joshi, Dipali M&lt;/author&gt;&lt;author&gt;Rana, NK&lt;/author&gt;&lt;author&gt;Misra, VMi&lt;/author&gt;&lt;/authors&gt;&lt;/contributors&gt;&lt;titles&gt;&lt;title&gt;Classification of brain cancer using artificial neural network&lt;/title&gt;&lt;secondary-title&gt;2010 2nd international conference on electronic computer technology&lt;/secondary-title&gt;&lt;/titles&gt;&lt;pages&gt;112-116&lt;/pages&gt;&lt;dates&gt;&lt;year&gt;2010&lt;/year&gt;&lt;/dates&gt;&lt;publisher&gt;IEEE&lt;/publisher&gt;&lt;isbn&gt;142447406X&lt;/isbn&gt;&lt;urls&gt;&lt;/urls&gt;&lt;/record&gt;&lt;/Cite&gt;&lt;/EndNote&gt;</w:instrText>
      </w:r>
      <w:r w:rsidR="000845D3">
        <w:rPr>
          <w:szCs w:val="24"/>
        </w:rPr>
        <w:fldChar w:fldCharType="separate"/>
      </w:r>
      <w:r w:rsidR="00F1789D">
        <w:rPr>
          <w:noProof/>
          <w:szCs w:val="24"/>
        </w:rPr>
        <w:t>[17]</w:t>
      </w:r>
      <w:r w:rsidR="000845D3">
        <w:rPr>
          <w:szCs w:val="24"/>
        </w:rPr>
        <w:fldChar w:fldCharType="end"/>
      </w:r>
      <w:r w:rsidR="002653B1" w:rsidRPr="002653B1">
        <w:rPr>
          <w:szCs w:val="24"/>
        </w:rPr>
        <w:t xml:space="preserve"> Dipali M. Joshi et al. (2010): </w:t>
      </w:r>
      <w:r w:rsidR="00030621" w:rsidRPr="00030621">
        <w:rPr>
          <w:szCs w:val="24"/>
        </w:rPr>
        <w:t xml:space="preserve">used Artificial Neural Network for brain cancer classification. She utilizes the neuro-fuzzy classifier for the detection of </w:t>
      </w:r>
      <w:r w:rsidR="003D43AC" w:rsidRPr="00030621">
        <w:rPr>
          <w:szCs w:val="24"/>
        </w:rPr>
        <w:t>tumors</w:t>
      </w:r>
      <w:r w:rsidR="00030621">
        <w:rPr>
          <w:szCs w:val="24"/>
        </w:rPr>
        <w:t>.</w:t>
      </w:r>
      <w:r w:rsidR="00030621" w:rsidRPr="00030621">
        <w:rPr>
          <w:szCs w:val="24"/>
        </w:rPr>
        <w:t xml:space="preserve"> In addition to overcoming the problems that usually arise from the quality and quantity of dataset her model serves as a foundational step utilizing advanced technologies for the detection of brain cancer</w:t>
      </w:r>
      <w:r w:rsidR="002653B1" w:rsidRPr="002653B1">
        <w:rPr>
          <w:szCs w:val="24"/>
        </w:rPr>
        <w:t>.</w:t>
      </w:r>
      <w:r w:rsidR="007F4556">
        <w:rPr>
          <w:szCs w:val="24"/>
        </w:rPr>
        <w:t xml:space="preserve"> </w:t>
      </w:r>
      <w:r w:rsidR="007F4556">
        <w:rPr>
          <w:szCs w:val="24"/>
        </w:rPr>
        <w:fldChar w:fldCharType="begin"/>
      </w:r>
      <w:r w:rsidR="007F4556">
        <w:rPr>
          <w:szCs w:val="24"/>
        </w:rPr>
        <w:instrText xml:space="preserve"> ADDIN EN.CITE &lt;EndNote&gt;&lt;Cite&gt;&lt;Author&gt;Shoeibi&lt;/Author&gt;&lt;Year&gt;2024&lt;/Year&gt;&lt;RecNum&gt;20&lt;/RecNum&gt;&lt;DisplayText&gt;[9]&lt;/DisplayText&gt;&lt;record&gt;&lt;rec-number&gt;20&lt;/rec-number&gt;&lt;foreign-keys&gt;&lt;key app="EN" db-id="9re2dzw9qe9rd7erfpr5dptwepvepvpzs95x" timestamp="1716716238"&gt;20&lt;/key&gt;&lt;/foreign-keys&gt;&lt;ref-type name="Journal Article"&gt;17&lt;/ref-type&gt;&lt;contributors&gt;&lt;authors&gt;&lt;author&gt;Shoeibi, Afshin&lt;/author&gt;&lt;author&gt;Khodatars, Marjane&lt;/author&gt;&lt;author&gt;Jafari, Mahboobeh&lt;/author&gt;&lt;author&gt;Ghassemi, Navid&lt;/author&gt;&lt;author&gt;Sadeghi, Delaram&lt;/author&gt;&lt;author&gt;Moridian, Parisa&lt;/author&gt;&lt;author&gt;Khadem, Ali&lt;/author&gt;&lt;author&gt;Alizadehsani, Roohallah&lt;/author&gt;&lt;author&gt;Hussain, Sadiq&lt;/author&gt;&lt;author&gt;Zare, Assef&lt;/author&gt;&lt;/authors&gt;&lt;/contributors&gt;&lt;titles&gt;&lt;title&gt;Automated detection and forecasting of covid-19 using deep learning techniques: A review&lt;/title&gt;&lt;secondary-title&gt;Neurocomputing&lt;/secondary-title&gt;&lt;/titles&gt;&lt;periodical&gt;&lt;full-title&gt;Neurocomputing&lt;/full-title&gt;&lt;/periodical&gt;&lt;pages&gt;127317&lt;/pages&gt;&lt;dates&gt;&lt;year&gt;2024&lt;/year&gt;&lt;/dates&gt;&lt;isbn&gt;0925-2312&lt;/isbn&gt;&lt;urls&gt;&lt;/urls&gt;&lt;/record&gt;&lt;/Cite&gt;&lt;/EndNote&gt;</w:instrText>
      </w:r>
      <w:r w:rsidR="007F4556">
        <w:rPr>
          <w:szCs w:val="24"/>
        </w:rPr>
        <w:fldChar w:fldCharType="separate"/>
      </w:r>
      <w:r w:rsidR="007F4556">
        <w:rPr>
          <w:noProof/>
          <w:szCs w:val="24"/>
        </w:rPr>
        <w:t>[9]</w:t>
      </w:r>
      <w:r w:rsidR="007F4556">
        <w:rPr>
          <w:szCs w:val="24"/>
        </w:rPr>
        <w:fldChar w:fldCharType="end"/>
      </w:r>
      <w:r w:rsidR="007F4556">
        <w:rPr>
          <w:szCs w:val="24"/>
        </w:rPr>
        <w:t xml:space="preserve"> </w:t>
      </w:r>
      <w:proofErr w:type="spellStart"/>
      <w:r w:rsidR="00963841" w:rsidRPr="00963841">
        <w:rPr>
          <w:szCs w:val="24"/>
        </w:rPr>
        <w:t>Shoeibi</w:t>
      </w:r>
      <w:proofErr w:type="spellEnd"/>
      <w:r w:rsidR="00963841" w:rsidRPr="00963841">
        <w:rPr>
          <w:szCs w:val="24"/>
        </w:rPr>
        <w:t>, A., et al.</w:t>
      </w:r>
      <w:r w:rsidR="007F4556">
        <w:rPr>
          <w:szCs w:val="24"/>
        </w:rPr>
        <w:t xml:space="preserve"> have worked on Covid-19 detection </w:t>
      </w:r>
      <w:r w:rsidR="007F4556" w:rsidRPr="006A0115">
        <w:rPr>
          <w:szCs w:val="24"/>
        </w:rPr>
        <w:t>using real-time reverse transcription–polymerase chain reaction (RT-PCR) tests with a turnaround time of 2–3 days.</w:t>
      </w:r>
      <w:r w:rsidR="002653B1" w:rsidRPr="002653B1">
        <w:rPr>
          <w:szCs w:val="24"/>
        </w:rPr>
        <w:t xml:space="preserve"> </w:t>
      </w:r>
      <w:r w:rsidR="000845D3">
        <w:rPr>
          <w:szCs w:val="24"/>
        </w:rPr>
        <w:fldChar w:fldCharType="begin"/>
      </w:r>
      <w:r w:rsidR="00F1789D">
        <w:rPr>
          <w:szCs w:val="24"/>
        </w:rPr>
        <w:instrText xml:space="preserve"> ADDIN EN.CITE &lt;EndNote&gt;&lt;Cite&gt;&lt;Author&gt;Parveen&lt;/Author&gt;&lt;Year&gt;2017&lt;/Year&gt;&lt;RecNum&gt;12&lt;/RecNum&gt;&lt;DisplayText&gt;[18]&lt;/DisplayText&gt;&lt;record&gt;&lt;rec-number&gt;12&lt;/rec-number&gt;&lt;foreign-keys&gt;&lt;key app="EN" db-id="9re2dzw9qe9rd7erfpr5dptwepvepvpzs95x" timestamp="1715012938"&gt;12&lt;/key&gt;&lt;/foreign-keys&gt;&lt;ref-type name="Journal Article"&gt;17&lt;/ref-type&gt;&lt;contributors&gt;&lt;authors&gt;&lt;author&gt;Parveen, Rahila&lt;/author&gt;&lt;author&gt;Jalbani, Akhtar Hussain&lt;/author&gt;&lt;author&gt;Shaikh, Mohsin&lt;/author&gt;&lt;author&gt;Memon, Kashif Hussain&lt;/author&gt;&lt;author&gt;Siraj, Saima&lt;/author&gt;&lt;author&gt;Nabi, Mairaj&lt;/author&gt;&lt;author&gt;Lakho, Shamshad&lt;/author&gt;&lt;/authors&gt;&lt;/contributors&gt;&lt;titles&gt;&lt;title&gt;Prediction of malaria using artificial neural network&lt;/title&gt;&lt;secondary-title&gt;Int J Comput Sci Netw Secur&lt;/secondary-title&gt;&lt;/titles&gt;&lt;periodical&gt;&lt;full-title&gt;Int J Comput Sci Netw Secur&lt;/full-title&gt;&lt;/periodical&gt;&lt;pages&gt;79-86&lt;/pages&gt;&lt;volume&gt;17&lt;/volume&gt;&lt;number&gt;12&lt;/number&gt;&lt;dates&gt;&lt;year&gt;2017&lt;/year&gt;&lt;/dates&gt;&lt;urls&gt;&lt;/urls&gt;&lt;/record&gt;&lt;/Cite&gt;&lt;/EndNote&gt;</w:instrText>
      </w:r>
      <w:r w:rsidR="000845D3">
        <w:rPr>
          <w:szCs w:val="24"/>
        </w:rPr>
        <w:fldChar w:fldCharType="separate"/>
      </w:r>
      <w:r w:rsidR="00F1789D">
        <w:rPr>
          <w:noProof/>
          <w:szCs w:val="24"/>
        </w:rPr>
        <w:t>[18]</w:t>
      </w:r>
      <w:r w:rsidR="000845D3">
        <w:rPr>
          <w:szCs w:val="24"/>
        </w:rPr>
        <w:fldChar w:fldCharType="end"/>
      </w:r>
      <w:r w:rsidR="002653B1" w:rsidRPr="002653B1">
        <w:rPr>
          <w:szCs w:val="24"/>
        </w:rPr>
        <w:t xml:space="preserve"> Rahila Parveen et al. (2017):</w:t>
      </w:r>
      <w:r w:rsidR="003D43AC" w:rsidRPr="003D43AC">
        <w:t xml:space="preserve"> </w:t>
      </w:r>
      <w:r w:rsidR="003D43AC" w:rsidRPr="003D43AC">
        <w:rPr>
          <w:szCs w:val="24"/>
        </w:rPr>
        <w:t xml:space="preserve">has utilized the Artificial Neural </w:t>
      </w:r>
      <w:proofErr w:type="spellStart"/>
      <w:r w:rsidR="003D43AC" w:rsidRPr="003D43AC">
        <w:rPr>
          <w:szCs w:val="24"/>
        </w:rPr>
        <w:t>Netwok</w:t>
      </w:r>
      <w:proofErr w:type="spellEnd"/>
      <w:r w:rsidR="003D43AC" w:rsidRPr="003D43AC">
        <w:rPr>
          <w:szCs w:val="24"/>
        </w:rPr>
        <w:t xml:space="preserve"> for the detection of malaria. She achieved accuracy of 85% which showcase that either the dataset utilized is not </w:t>
      </w:r>
      <w:r w:rsidR="00566DDE" w:rsidRPr="003D43AC">
        <w:rPr>
          <w:szCs w:val="24"/>
        </w:rPr>
        <w:t>sufficient</w:t>
      </w:r>
      <w:r w:rsidR="003D43AC" w:rsidRPr="003D43AC">
        <w:rPr>
          <w:szCs w:val="24"/>
        </w:rPr>
        <w:t xml:space="preserve"> for training the data or either the training of the model is not done properly which results in low accuracy</w:t>
      </w:r>
      <w:r w:rsidR="00D24612">
        <w:rPr>
          <w:szCs w:val="24"/>
        </w:rPr>
        <w:t xml:space="preserve">. %. </w:t>
      </w:r>
      <w:r w:rsidR="00D24612">
        <w:rPr>
          <w:szCs w:val="24"/>
        </w:rPr>
        <w:fldChar w:fldCharType="begin"/>
      </w:r>
      <w:r w:rsidR="00D24612">
        <w:rPr>
          <w:szCs w:val="24"/>
        </w:rPr>
        <w:instrText xml:space="preserve"> ADDIN EN.CITE &lt;EndNote&gt;&lt;Cite&gt;&lt;Author&gt;Walter&lt;/Author&gt;&lt;Year&gt;2024&lt;/Year&gt;&lt;RecNum&gt;17&lt;/RecNum&gt;&lt;DisplayText&gt;[6]&lt;/DisplayText&gt;&lt;record&gt;&lt;rec-number&gt;17&lt;/rec-number&gt;&lt;foreign-keys&gt;&lt;key app="EN" db-id="9re2dzw9qe9rd7erfpr5dptwepvepvpzs95x" timestamp="1716715424"&gt;17&lt;/key&gt;&lt;/foreign-keys&gt;&lt;ref-type name="Journal Article"&gt;17&lt;/ref-type&gt;&lt;contributors&gt;&lt;authors&gt;&lt;author&gt;Walter, Jessica R&lt;/author&gt;&lt;author&gt;Lee, Jong Yoon&lt;/author&gt;&lt;author&gt;Yu, Lian&lt;/author&gt;&lt;author&gt;Kim, Brandon&lt;/author&gt;&lt;author&gt;Martell, Knute&lt;/author&gt;&lt;author&gt;Opdycke, Anita&lt;/author&gt;&lt;author&gt;Scheffel, Jenny&lt;/author&gt;&lt;author&gt;Felsl, Ingrid&lt;/author&gt;&lt;author&gt;Patel, Soham&lt;/author&gt;&lt;author&gt;Rangel, Stephanie&lt;/author&gt;&lt;/authors&gt;&lt;/contributors&gt;&lt;titles&gt;&lt;title&gt;Use of artificial intelligence to develop predictive algorithms of cough and PCR-confirmed COVID-19 infections based on inputs from clinical-grade wearable sensors&lt;/title&gt;&lt;secondary-title&gt;Scientific reports&lt;/secondary-title&gt;&lt;/titles&gt;&lt;periodical&gt;&lt;full-title&gt;Scientific reports&lt;/full-title&gt;&lt;/periodical&gt;&lt;pages&gt;8072&lt;/pages&gt;&lt;volume&gt;14&lt;/volume&gt;&lt;number&gt;1&lt;/number&gt;&lt;dates&gt;&lt;year&gt;2024&lt;/year&gt;&lt;/dates&gt;&lt;isbn&gt;2045-2322&lt;/isbn&gt;&lt;urls&gt;&lt;/urls&gt;&lt;/record&gt;&lt;/Cite&gt;&lt;/EndNote&gt;</w:instrText>
      </w:r>
      <w:r w:rsidR="00D24612">
        <w:rPr>
          <w:szCs w:val="24"/>
        </w:rPr>
        <w:fldChar w:fldCharType="separate"/>
      </w:r>
      <w:r w:rsidR="00D24612">
        <w:rPr>
          <w:noProof/>
          <w:szCs w:val="24"/>
        </w:rPr>
        <w:t>[6]</w:t>
      </w:r>
      <w:r w:rsidR="00D24612">
        <w:rPr>
          <w:szCs w:val="24"/>
        </w:rPr>
        <w:fldChar w:fldCharType="end"/>
      </w:r>
      <w:r w:rsidR="00D24612">
        <w:rPr>
          <w:szCs w:val="24"/>
        </w:rPr>
        <w:t xml:space="preserve"> </w:t>
      </w:r>
      <w:r w:rsidR="006D4751" w:rsidRPr="006D4751">
        <w:rPr>
          <w:szCs w:val="24"/>
        </w:rPr>
        <w:t>Walter, J.R., et al.</w:t>
      </w:r>
      <w:r w:rsidR="00D24612">
        <w:rPr>
          <w:szCs w:val="24"/>
        </w:rPr>
        <w:t xml:space="preserve"> uses the artificial intelligence for the cough detection and early detection of Covid-19. He utilized different sensors for the purpose of detection of cough and Covid-19 in his studies. His study highlights the </w:t>
      </w:r>
      <w:r w:rsidR="00D24612" w:rsidRPr="006D4751">
        <w:rPr>
          <w:szCs w:val="24"/>
        </w:rPr>
        <w:t>potential value of wearable devices in early disease detection and monitoring.</w:t>
      </w:r>
      <w:r w:rsidR="00D24612" w:rsidRPr="00B47A08">
        <w:rPr>
          <w:rFonts w:ascii="Segoe UI" w:hAnsi="Segoe UI" w:cs="Segoe UI"/>
          <w:color w:val="222222"/>
          <w:sz w:val="27"/>
          <w:szCs w:val="27"/>
          <w:shd w:val="clear" w:color="auto" w:fill="FFFFFF"/>
        </w:rPr>
        <w:t xml:space="preserve"> </w:t>
      </w:r>
      <w:r w:rsidR="00D24612" w:rsidRPr="00B47A08">
        <w:rPr>
          <w:szCs w:val="24"/>
        </w:rPr>
        <w:t>The final performance of the algorithm achieved an F-1 score of 83.3%.</w:t>
      </w:r>
      <w:r w:rsidR="00D24612">
        <w:rPr>
          <w:szCs w:val="24"/>
        </w:rPr>
        <w:t xml:space="preserve"> </w:t>
      </w:r>
      <w:r w:rsidR="002653B1" w:rsidRPr="002653B1">
        <w:rPr>
          <w:szCs w:val="24"/>
        </w:rPr>
        <w:t xml:space="preserve"> </w:t>
      </w:r>
      <w:r w:rsidR="00B642C6">
        <w:rPr>
          <w:szCs w:val="24"/>
        </w:rPr>
        <w:fldChar w:fldCharType="begin"/>
      </w:r>
      <w:r w:rsidR="00F1789D">
        <w:rPr>
          <w:szCs w:val="24"/>
        </w:rPr>
        <w:instrText xml:space="preserve"> ADDIN EN.CITE &lt;EndNote&gt;&lt;Cite&gt;&lt;Author&gt;Alizadeh&lt;/Author&gt;&lt;Year&gt;2015&lt;/Year&gt;&lt;RecNum&gt;13&lt;/RecNum&gt;&lt;DisplayText&gt;[19]&lt;/DisplayText&gt;&lt;record&gt;&lt;rec-number&gt;13&lt;/rec-number&gt;&lt;foreign-keys&gt;&lt;key app="EN" db-id="9re2dzw9qe9rd7erfpr5dptwepvepvpzs95x" timestamp="1715012986"&gt;13&lt;/key&gt;&lt;/foreign-keys&gt;&lt;ref-type name="Journal Article"&gt;17&lt;/ref-type&gt;&lt;contributors&gt;&lt;authors&gt;&lt;author&gt;Alizadeh, Behrouz&lt;/author&gt;&lt;author&gt;Safdari, Reza&lt;/author&gt;&lt;author&gt;Zolnoori, Maryam&lt;/author&gt;&lt;author&gt;Bashiri, Azadeh&lt;/author&gt;&lt;/authors&gt;&lt;/contributors&gt;&lt;titles&gt;&lt;title&gt;Developing an intelligent system for diagnosis of asthma based on artificial neural network&lt;/title&gt;&lt;secondary-title&gt;Acta Informatica Medica&lt;/secondary-title&gt;&lt;/titles&gt;&lt;periodical&gt;&lt;full-title&gt;Acta Informatica Medica&lt;/full-title&gt;&lt;/periodical&gt;&lt;pages&gt;220&lt;/pages&gt;&lt;volume&gt;23&lt;/volume&gt;&lt;number&gt;4&lt;/number&gt;&lt;dates&gt;&lt;year&gt;2015&lt;/year&gt;&lt;/dates&gt;&lt;urls&gt;&lt;/urls&gt;&lt;/record&gt;&lt;/Cite&gt;&lt;/EndNote&gt;</w:instrText>
      </w:r>
      <w:r w:rsidR="00B642C6">
        <w:rPr>
          <w:szCs w:val="24"/>
        </w:rPr>
        <w:fldChar w:fldCharType="separate"/>
      </w:r>
      <w:r w:rsidR="00F1789D">
        <w:rPr>
          <w:noProof/>
          <w:szCs w:val="24"/>
        </w:rPr>
        <w:t>[19]</w:t>
      </w:r>
      <w:r w:rsidR="00B642C6">
        <w:rPr>
          <w:szCs w:val="24"/>
        </w:rPr>
        <w:fldChar w:fldCharType="end"/>
      </w:r>
      <w:r w:rsidR="002653B1" w:rsidRPr="002653B1">
        <w:rPr>
          <w:szCs w:val="24"/>
        </w:rPr>
        <w:t xml:space="preserve"> Behrouz Alizadeh et al. (2015): </w:t>
      </w:r>
      <w:r w:rsidR="00B41A01" w:rsidRPr="00B41A01">
        <w:rPr>
          <w:szCs w:val="24"/>
        </w:rPr>
        <w:t>worked on asthma diagnosis using Artificial Neural Networks. He utilizes the concept of back propagation in his project for asthma diagnosis and achieved an accuracy of 91.5%. His model facilitates the early and accurate diagnosis of asthma, which nowadays as well is a common disease.</w:t>
      </w:r>
      <w:r w:rsidR="00B642C6">
        <w:rPr>
          <w:szCs w:val="24"/>
        </w:rPr>
        <w:fldChar w:fldCharType="begin"/>
      </w:r>
      <w:r w:rsidR="00F1789D">
        <w:rPr>
          <w:szCs w:val="24"/>
        </w:rPr>
        <w:instrText xml:space="preserve"> ADDIN EN.CITE &lt;EndNote&gt;&lt;Cite&gt;&lt;Author&gt;Barnhart‐Magen&lt;/Author&gt;&lt;Year&gt;2013&lt;/Year&gt;&lt;RecNum&gt;14&lt;/RecNum&gt;&lt;DisplayText&gt;[20]&lt;/DisplayText&gt;&lt;record&gt;&lt;rec-number&gt;14&lt;/rec-number&gt;&lt;foreign-keys&gt;&lt;key app="EN" db-id="9re2dzw9qe9rd7erfpr5dptwepvepvpzs95x" timestamp="1715013037"&gt;14&lt;/key&gt;&lt;/foreign-keys&gt;&lt;ref-type name="Journal Article"&gt;17&lt;/ref-type&gt;&lt;contributors&gt;&lt;authors&gt;&lt;author&gt;Barnhart‐Magen, Guy&lt;/author&gt;&lt;author&gt;Gotlib, Victor&lt;/author&gt;&lt;author&gt;Marilus, Rafael&lt;/author&gt;&lt;author&gt;Einav, Yulia&lt;/author&gt;&lt;/authors&gt;&lt;/contributors&gt;&lt;titles&gt;&lt;title&gt;Differential diagnostics of thalassemia minor by artificial neural networks model&lt;/title&gt;&lt;secondary-title&gt;Journal of clinical laboratory analysis&lt;/secondary-title&gt;&lt;/titles&gt;&lt;periodical&gt;&lt;full-title&gt;Journal of clinical laboratory analysis&lt;/full-title&gt;&lt;/periodical&gt;&lt;pages&gt;481-486&lt;/pages&gt;&lt;volume&gt;27&lt;/volume&gt;&lt;number&gt;6&lt;/number&gt;&lt;dates&gt;&lt;year&gt;2013&lt;/year&gt;&lt;/dates&gt;&lt;isbn&gt;0887-8013&lt;/isbn&gt;&lt;urls&gt;&lt;/urls&gt;&lt;/record&gt;&lt;/Cite&gt;&lt;/EndNote&gt;</w:instrText>
      </w:r>
      <w:r w:rsidR="00B642C6">
        <w:rPr>
          <w:szCs w:val="24"/>
        </w:rPr>
        <w:fldChar w:fldCharType="separate"/>
      </w:r>
      <w:r w:rsidR="00F1789D">
        <w:rPr>
          <w:noProof/>
          <w:szCs w:val="24"/>
        </w:rPr>
        <w:t>[20]</w:t>
      </w:r>
      <w:r w:rsidR="00B642C6">
        <w:rPr>
          <w:szCs w:val="24"/>
        </w:rPr>
        <w:fldChar w:fldCharType="end"/>
      </w:r>
      <w:r w:rsidR="002653B1" w:rsidRPr="002653B1">
        <w:rPr>
          <w:szCs w:val="24"/>
        </w:rPr>
        <w:t xml:space="preserve"> Victor </w:t>
      </w:r>
      <w:proofErr w:type="spellStart"/>
      <w:r w:rsidR="002653B1" w:rsidRPr="002653B1">
        <w:rPr>
          <w:szCs w:val="24"/>
        </w:rPr>
        <w:t>Gotliv</w:t>
      </w:r>
      <w:proofErr w:type="spellEnd"/>
      <w:r w:rsidR="002653B1" w:rsidRPr="002653B1">
        <w:rPr>
          <w:szCs w:val="24"/>
        </w:rPr>
        <w:t xml:space="preserve"> et al. (2013): </w:t>
      </w:r>
      <w:r w:rsidR="00B41A01" w:rsidRPr="00B41A01">
        <w:rPr>
          <w:szCs w:val="24"/>
        </w:rPr>
        <w:t>has done the diagnosis of thalassemia minor. He applied the concept of Feed forward neural network in his model for the diagnosis of thalassemia. Their study offers new insight into the disease mechanism as well. Their study is helpful for the healthcare industry for the early detection of thalassemia as well.</w:t>
      </w:r>
      <w:r w:rsidR="0054004E">
        <w:rPr>
          <w:szCs w:val="24"/>
        </w:rPr>
        <w:t xml:space="preserve"> </w:t>
      </w:r>
    </w:p>
    <w:p w14:paraId="348057F5" w14:textId="77777777" w:rsidR="0087049A" w:rsidRDefault="0087049A" w:rsidP="0096103C">
      <w:pPr>
        <w:jc w:val="both"/>
        <w:rPr>
          <w:szCs w:val="24"/>
        </w:rPr>
      </w:pPr>
    </w:p>
    <w:p w14:paraId="62F715E9" w14:textId="77777777" w:rsidR="00961272" w:rsidRDefault="00961272" w:rsidP="0096103C">
      <w:pPr>
        <w:jc w:val="both"/>
        <w:rPr>
          <w:szCs w:val="24"/>
        </w:rPr>
      </w:pPr>
    </w:p>
    <w:p w14:paraId="3388AF21" w14:textId="77777777" w:rsidR="00B642C6" w:rsidRDefault="00B642C6" w:rsidP="0096103C">
      <w:pPr>
        <w:jc w:val="both"/>
        <w:rPr>
          <w:szCs w:val="24"/>
        </w:rPr>
      </w:pPr>
    </w:p>
    <w:tbl>
      <w:tblPr>
        <w:tblStyle w:val="TableGrid"/>
        <w:tblW w:w="10803" w:type="dxa"/>
        <w:tblInd w:w="-714" w:type="dxa"/>
        <w:tblCellMar>
          <w:top w:w="52" w:type="dxa"/>
          <w:left w:w="107" w:type="dxa"/>
          <w:right w:w="53" w:type="dxa"/>
        </w:tblCellMar>
        <w:tblLook w:val="04A0" w:firstRow="1" w:lastRow="0" w:firstColumn="1" w:lastColumn="0" w:noHBand="0" w:noVBand="1"/>
      </w:tblPr>
      <w:tblGrid>
        <w:gridCol w:w="452"/>
        <w:gridCol w:w="1633"/>
        <w:gridCol w:w="1835"/>
        <w:gridCol w:w="1746"/>
        <w:gridCol w:w="1747"/>
        <w:gridCol w:w="1324"/>
        <w:gridCol w:w="2066"/>
      </w:tblGrid>
      <w:tr w:rsidR="00D17A8B" w14:paraId="41072430" w14:textId="77777777" w:rsidTr="00D17A8B">
        <w:trPr>
          <w:trHeight w:val="461"/>
        </w:trPr>
        <w:tc>
          <w:tcPr>
            <w:tcW w:w="452" w:type="dxa"/>
            <w:tcBorders>
              <w:top w:val="single" w:sz="4" w:space="0" w:color="000000"/>
              <w:left w:val="single" w:sz="4" w:space="0" w:color="000000"/>
              <w:bottom w:val="single" w:sz="4" w:space="0" w:color="000000"/>
              <w:right w:val="single" w:sz="4" w:space="0" w:color="000000"/>
            </w:tcBorders>
            <w:shd w:val="clear" w:color="auto" w:fill="0F4761"/>
            <w:vAlign w:val="center"/>
          </w:tcPr>
          <w:p w14:paraId="61AF1CEA" w14:textId="77777777" w:rsidR="00B642C6" w:rsidRDefault="00B642C6" w:rsidP="0096103C">
            <w:pPr>
              <w:jc w:val="both"/>
            </w:pPr>
            <w:r>
              <w:rPr>
                <w:rFonts w:eastAsia="Times New Roman" w:cs="Times New Roman"/>
                <w:b/>
                <w:color w:val="FFFFFF"/>
              </w:rPr>
              <w:t xml:space="preserve">S# </w:t>
            </w:r>
          </w:p>
        </w:tc>
        <w:tc>
          <w:tcPr>
            <w:tcW w:w="1633" w:type="dxa"/>
            <w:tcBorders>
              <w:top w:val="single" w:sz="4" w:space="0" w:color="000000"/>
              <w:left w:val="single" w:sz="4" w:space="0" w:color="000000"/>
              <w:bottom w:val="single" w:sz="4" w:space="0" w:color="000000"/>
              <w:right w:val="single" w:sz="4" w:space="0" w:color="000000"/>
            </w:tcBorders>
            <w:shd w:val="clear" w:color="auto" w:fill="0F4761"/>
            <w:vAlign w:val="center"/>
          </w:tcPr>
          <w:p w14:paraId="15F52E4D" w14:textId="77777777" w:rsidR="00B642C6" w:rsidRDefault="00B642C6" w:rsidP="0096103C">
            <w:pPr>
              <w:ind w:left="1"/>
              <w:jc w:val="both"/>
            </w:pPr>
            <w:r>
              <w:rPr>
                <w:rFonts w:eastAsia="Times New Roman" w:cs="Times New Roman"/>
                <w:b/>
                <w:color w:val="FFFFFF"/>
              </w:rPr>
              <w:t>A</w:t>
            </w:r>
            <w:r>
              <w:rPr>
                <w:rFonts w:eastAsia="Times New Roman" w:cs="Times New Roman"/>
                <w:b/>
                <w:color w:val="FFFFFF"/>
                <w:sz w:val="18"/>
              </w:rPr>
              <w:t>UTHOR</w:t>
            </w:r>
            <w:r>
              <w:rPr>
                <w:rFonts w:eastAsia="Times New Roman" w:cs="Times New Roman"/>
                <w:b/>
                <w:color w:val="FFFFFF"/>
              </w:rPr>
              <w:t xml:space="preserve"> </w:t>
            </w:r>
          </w:p>
        </w:tc>
        <w:tc>
          <w:tcPr>
            <w:tcW w:w="1835" w:type="dxa"/>
            <w:tcBorders>
              <w:top w:val="single" w:sz="4" w:space="0" w:color="000000"/>
              <w:left w:val="single" w:sz="4" w:space="0" w:color="000000"/>
              <w:bottom w:val="single" w:sz="4" w:space="0" w:color="000000"/>
              <w:right w:val="single" w:sz="4" w:space="0" w:color="000000"/>
            </w:tcBorders>
            <w:shd w:val="clear" w:color="auto" w:fill="0F4761"/>
            <w:vAlign w:val="center"/>
          </w:tcPr>
          <w:p w14:paraId="79FE0C06" w14:textId="77777777" w:rsidR="00B642C6" w:rsidRDefault="00B642C6" w:rsidP="0096103C">
            <w:pPr>
              <w:ind w:left="1"/>
              <w:jc w:val="both"/>
            </w:pPr>
            <w:r>
              <w:rPr>
                <w:rFonts w:eastAsia="Times New Roman" w:cs="Times New Roman"/>
                <w:b/>
                <w:color w:val="FFFFFF"/>
              </w:rPr>
              <w:t>P</w:t>
            </w:r>
            <w:r>
              <w:rPr>
                <w:rFonts w:eastAsia="Times New Roman" w:cs="Times New Roman"/>
                <w:b/>
                <w:color w:val="FFFFFF"/>
                <w:sz w:val="18"/>
              </w:rPr>
              <w:t>ROBLEM</w:t>
            </w:r>
            <w:r>
              <w:rPr>
                <w:rFonts w:eastAsia="Times New Roman" w:cs="Times New Roman"/>
                <w:b/>
                <w:color w:val="FFFFFF"/>
              </w:rPr>
              <w:t xml:space="preserve"> </w:t>
            </w:r>
          </w:p>
        </w:tc>
        <w:tc>
          <w:tcPr>
            <w:tcW w:w="1746" w:type="dxa"/>
            <w:tcBorders>
              <w:top w:val="single" w:sz="4" w:space="0" w:color="000000"/>
              <w:left w:val="single" w:sz="4" w:space="0" w:color="000000"/>
              <w:bottom w:val="single" w:sz="4" w:space="0" w:color="000000"/>
              <w:right w:val="single" w:sz="4" w:space="0" w:color="000000"/>
            </w:tcBorders>
            <w:shd w:val="clear" w:color="auto" w:fill="0F4761"/>
            <w:vAlign w:val="center"/>
          </w:tcPr>
          <w:p w14:paraId="22202A08" w14:textId="77777777" w:rsidR="00B642C6" w:rsidRDefault="00B642C6" w:rsidP="0096103C">
            <w:pPr>
              <w:jc w:val="both"/>
            </w:pPr>
            <w:r>
              <w:rPr>
                <w:rFonts w:eastAsia="Times New Roman" w:cs="Times New Roman"/>
                <w:b/>
                <w:color w:val="FFFFFF"/>
              </w:rPr>
              <w:t>D</w:t>
            </w:r>
            <w:r>
              <w:rPr>
                <w:rFonts w:eastAsia="Times New Roman" w:cs="Times New Roman"/>
                <w:b/>
                <w:color w:val="FFFFFF"/>
                <w:sz w:val="18"/>
              </w:rPr>
              <w:t>ATASET</w:t>
            </w:r>
            <w:r>
              <w:rPr>
                <w:rFonts w:eastAsia="Times New Roman" w:cs="Times New Roman"/>
                <w:b/>
                <w:color w:val="FFFFFF"/>
              </w:rPr>
              <w:t xml:space="preserve"> </w:t>
            </w:r>
          </w:p>
        </w:tc>
        <w:tc>
          <w:tcPr>
            <w:tcW w:w="1747" w:type="dxa"/>
            <w:tcBorders>
              <w:top w:val="single" w:sz="4" w:space="0" w:color="000000"/>
              <w:left w:val="single" w:sz="4" w:space="0" w:color="000000"/>
              <w:bottom w:val="single" w:sz="4" w:space="0" w:color="000000"/>
              <w:right w:val="single" w:sz="4" w:space="0" w:color="000000"/>
            </w:tcBorders>
            <w:shd w:val="clear" w:color="auto" w:fill="0F4761"/>
            <w:vAlign w:val="center"/>
          </w:tcPr>
          <w:p w14:paraId="46F94574" w14:textId="77777777" w:rsidR="00B642C6" w:rsidRDefault="00B642C6" w:rsidP="0096103C">
            <w:pPr>
              <w:ind w:left="1"/>
              <w:jc w:val="both"/>
            </w:pPr>
            <w:r>
              <w:rPr>
                <w:rFonts w:eastAsia="Times New Roman" w:cs="Times New Roman"/>
                <w:b/>
                <w:color w:val="FFFFFF"/>
              </w:rPr>
              <w:t>T</w:t>
            </w:r>
            <w:r>
              <w:rPr>
                <w:rFonts w:eastAsia="Times New Roman" w:cs="Times New Roman"/>
                <w:b/>
                <w:color w:val="FFFFFF"/>
                <w:sz w:val="18"/>
              </w:rPr>
              <w:t>ECHNIQUE</w:t>
            </w:r>
            <w:r>
              <w:rPr>
                <w:rFonts w:eastAsia="Times New Roman" w:cs="Times New Roman"/>
                <w:b/>
                <w:color w:val="FFFFFF"/>
              </w:rPr>
              <w:t xml:space="preserve"> </w:t>
            </w:r>
          </w:p>
        </w:tc>
        <w:tc>
          <w:tcPr>
            <w:tcW w:w="1324" w:type="dxa"/>
            <w:tcBorders>
              <w:top w:val="single" w:sz="4" w:space="0" w:color="000000"/>
              <w:left w:val="single" w:sz="4" w:space="0" w:color="000000"/>
              <w:bottom w:val="single" w:sz="4" w:space="0" w:color="000000"/>
              <w:right w:val="single" w:sz="4" w:space="0" w:color="000000"/>
            </w:tcBorders>
            <w:shd w:val="clear" w:color="auto" w:fill="0F4761"/>
            <w:vAlign w:val="center"/>
          </w:tcPr>
          <w:p w14:paraId="63EA5718" w14:textId="77777777" w:rsidR="00B642C6" w:rsidRDefault="00B642C6" w:rsidP="0096103C">
            <w:pPr>
              <w:ind w:left="1"/>
              <w:jc w:val="both"/>
            </w:pPr>
            <w:r>
              <w:rPr>
                <w:rFonts w:eastAsia="Times New Roman" w:cs="Times New Roman"/>
                <w:b/>
                <w:color w:val="FFFFFF"/>
              </w:rPr>
              <w:t>A</w:t>
            </w:r>
            <w:r>
              <w:rPr>
                <w:rFonts w:eastAsia="Times New Roman" w:cs="Times New Roman"/>
                <w:b/>
                <w:color w:val="FFFFFF"/>
                <w:sz w:val="18"/>
              </w:rPr>
              <w:t>CCURACY</w:t>
            </w:r>
            <w:r>
              <w:rPr>
                <w:rFonts w:eastAsia="Times New Roman" w:cs="Times New Roman"/>
                <w:b/>
                <w:color w:val="FFFFFF"/>
              </w:rPr>
              <w:t xml:space="preserve"> </w:t>
            </w:r>
          </w:p>
        </w:tc>
        <w:tc>
          <w:tcPr>
            <w:tcW w:w="2066" w:type="dxa"/>
            <w:tcBorders>
              <w:top w:val="single" w:sz="4" w:space="0" w:color="000000"/>
              <w:left w:val="single" w:sz="4" w:space="0" w:color="000000"/>
              <w:bottom w:val="single" w:sz="4" w:space="0" w:color="000000"/>
              <w:right w:val="single" w:sz="4" w:space="0" w:color="000000"/>
            </w:tcBorders>
            <w:shd w:val="clear" w:color="auto" w:fill="0F4761"/>
            <w:vAlign w:val="center"/>
          </w:tcPr>
          <w:p w14:paraId="301C1966" w14:textId="77777777" w:rsidR="00B642C6" w:rsidRDefault="00B642C6" w:rsidP="0096103C">
            <w:pPr>
              <w:ind w:left="1"/>
              <w:jc w:val="both"/>
            </w:pPr>
            <w:r>
              <w:rPr>
                <w:rFonts w:eastAsia="Times New Roman" w:cs="Times New Roman"/>
                <w:b/>
                <w:color w:val="FFFFFF"/>
              </w:rPr>
              <w:t>L</w:t>
            </w:r>
            <w:r>
              <w:rPr>
                <w:rFonts w:eastAsia="Times New Roman" w:cs="Times New Roman"/>
                <w:b/>
                <w:color w:val="FFFFFF"/>
                <w:sz w:val="18"/>
              </w:rPr>
              <w:t>IMITATIONS</w:t>
            </w:r>
            <w:r>
              <w:rPr>
                <w:rFonts w:eastAsia="Times New Roman" w:cs="Times New Roman"/>
                <w:b/>
                <w:color w:val="FFFFFF"/>
              </w:rPr>
              <w:t xml:space="preserve"> </w:t>
            </w:r>
          </w:p>
        </w:tc>
      </w:tr>
      <w:tr w:rsidR="00D17A8B" w14:paraId="38A8DFCC" w14:textId="77777777" w:rsidTr="00D17A8B">
        <w:trPr>
          <w:trHeight w:val="758"/>
        </w:trPr>
        <w:tc>
          <w:tcPr>
            <w:tcW w:w="45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A041FE0" w14:textId="77777777" w:rsidR="00B642C6" w:rsidRDefault="00B642C6" w:rsidP="0096103C">
            <w:pPr>
              <w:jc w:val="both"/>
            </w:pPr>
            <w:r>
              <w:rPr>
                <w:rFonts w:eastAsia="Times New Roman" w:cs="Times New Roman"/>
                <w:b/>
              </w:rPr>
              <w:t xml:space="preserve">1 </w:t>
            </w:r>
          </w:p>
        </w:tc>
        <w:tc>
          <w:tcPr>
            <w:tcW w:w="1633" w:type="dxa"/>
            <w:tcBorders>
              <w:top w:val="single" w:sz="4" w:space="0" w:color="000000"/>
              <w:left w:val="single" w:sz="4" w:space="0" w:color="000000"/>
              <w:bottom w:val="single" w:sz="4" w:space="0" w:color="000000"/>
              <w:right w:val="single" w:sz="4" w:space="0" w:color="000000"/>
            </w:tcBorders>
            <w:shd w:val="clear" w:color="auto" w:fill="F2F2F2"/>
          </w:tcPr>
          <w:p w14:paraId="1B47B76F" w14:textId="77777777" w:rsidR="00B642C6" w:rsidRDefault="00B642C6" w:rsidP="0096103C">
            <w:pPr>
              <w:ind w:left="1"/>
              <w:jc w:val="both"/>
            </w:pPr>
            <w:r>
              <w:rPr>
                <w:rFonts w:eastAsia="Times New Roman" w:cs="Times New Roman"/>
              </w:rPr>
              <w:t xml:space="preserve">Ibrahim M. </w:t>
            </w:r>
          </w:p>
          <w:p w14:paraId="2954D5BF" w14:textId="77777777" w:rsidR="00B642C6" w:rsidRDefault="00B642C6" w:rsidP="0096103C">
            <w:pPr>
              <w:ind w:left="1"/>
              <w:jc w:val="both"/>
            </w:pPr>
            <w:r>
              <w:rPr>
                <w:rFonts w:eastAsia="Times New Roman" w:cs="Times New Roman"/>
              </w:rPr>
              <w:t xml:space="preserve">Nasser, Samy </w:t>
            </w:r>
          </w:p>
          <w:p w14:paraId="3698D19C" w14:textId="77777777" w:rsidR="00B642C6" w:rsidRDefault="00B642C6" w:rsidP="0096103C">
            <w:pPr>
              <w:spacing w:after="16"/>
              <w:ind w:left="1"/>
              <w:jc w:val="both"/>
            </w:pPr>
            <w:r>
              <w:rPr>
                <w:rFonts w:eastAsia="Times New Roman" w:cs="Times New Roman"/>
              </w:rPr>
              <w:t xml:space="preserve">S. Abu-Naser </w:t>
            </w:r>
          </w:p>
          <w:p w14:paraId="1FAE239E" w14:textId="77777777" w:rsidR="00B642C6" w:rsidRDefault="00B642C6" w:rsidP="0096103C">
            <w:pPr>
              <w:ind w:left="1"/>
              <w:jc w:val="both"/>
            </w:pPr>
            <w:r>
              <w:rPr>
                <w:rFonts w:eastAsia="Times New Roman" w:cs="Times New Roman"/>
              </w:rPr>
              <w:t xml:space="preserve">(2019) </w:t>
            </w:r>
          </w:p>
        </w:tc>
        <w:tc>
          <w:tcPr>
            <w:tcW w:w="1835"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769924FC" w14:textId="77777777" w:rsidR="00B642C6" w:rsidRDefault="00B642C6" w:rsidP="0096103C">
            <w:pPr>
              <w:ind w:left="1"/>
              <w:jc w:val="both"/>
            </w:pPr>
            <w:r>
              <w:rPr>
                <w:rFonts w:eastAsia="Times New Roman" w:cs="Times New Roman"/>
              </w:rPr>
              <w:t xml:space="preserve">Lungs Cancer Detection </w:t>
            </w:r>
          </w:p>
        </w:tc>
        <w:tc>
          <w:tcPr>
            <w:tcW w:w="174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C2CC76A" w14:textId="77777777" w:rsidR="00B642C6" w:rsidRDefault="00B642C6" w:rsidP="0096103C">
            <w:pPr>
              <w:jc w:val="both"/>
            </w:pPr>
            <w:r>
              <w:rPr>
                <w:rFonts w:eastAsia="Times New Roman" w:cs="Times New Roman"/>
              </w:rPr>
              <w:t xml:space="preserve">Lungs Cancer Detection </w:t>
            </w:r>
          </w:p>
        </w:tc>
        <w:tc>
          <w:tcPr>
            <w:tcW w:w="174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0CEB0EB1" w14:textId="77777777" w:rsidR="00B642C6" w:rsidRDefault="00B642C6" w:rsidP="0096103C">
            <w:pPr>
              <w:spacing w:after="20"/>
              <w:ind w:left="1"/>
              <w:jc w:val="both"/>
            </w:pPr>
            <w:r>
              <w:rPr>
                <w:rFonts w:eastAsia="Times New Roman" w:cs="Times New Roman"/>
              </w:rPr>
              <w:t xml:space="preserve">Feedforward </w:t>
            </w:r>
          </w:p>
          <w:p w14:paraId="309F6668" w14:textId="77777777" w:rsidR="00B642C6" w:rsidRDefault="00B642C6" w:rsidP="0096103C">
            <w:pPr>
              <w:ind w:left="1"/>
              <w:jc w:val="both"/>
            </w:pPr>
            <w:r>
              <w:rPr>
                <w:rFonts w:eastAsia="Times New Roman" w:cs="Times New Roman"/>
              </w:rPr>
              <w:t xml:space="preserve">Neural Network </w:t>
            </w:r>
          </w:p>
        </w:tc>
        <w:tc>
          <w:tcPr>
            <w:tcW w:w="1324"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E286FE8" w14:textId="244EE25A" w:rsidR="00B642C6" w:rsidRDefault="00B642C6" w:rsidP="0096103C">
            <w:pPr>
              <w:ind w:left="1"/>
              <w:jc w:val="both"/>
            </w:pPr>
            <w:r>
              <w:rPr>
                <w:rFonts w:eastAsia="Times New Roman" w:cs="Times New Roman"/>
              </w:rPr>
              <w:t>9</w:t>
            </w:r>
            <w:r w:rsidR="00486B3C">
              <w:rPr>
                <w:rFonts w:eastAsia="Times New Roman" w:cs="Times New Roman"/>
              </w:rPr>
              <w:t>4</w:t>
            </w:r>
            <w:r>
              <w:rPr>
                <w:rFonts w:eastAsia="Times New Roman" w:cs="Times New Roman"/>
              </w:rPr>
              <w:t xml:space="preserve">.67% </w:t>
            </w:r>
          </w:p>
        </w:tc>
        <w:tc>
          <w:tcPr>
            <w:tcW w:w="206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205A061A" w14:textId="083362E1" w:rsidR="00B642C6" w:rsidRDefault="00B642C6" w:rsidP="0096103C">
            <w:pPr>
              <w:ind w:left="1"/>
              <w:jc w:val="both"/>
            </w:pPr>
            <w:r>
              <w:rPr>
                <w:rFonts w:eastAsia="Times New Roman" w:cs="Times New Roman"/>
              </w:rPr>
              <w:t xml:space="preserve"> </w:t>
            </w:r>
            <w:r w:rsidR="004741FA">
              <w:rPr>
                <w:rFonts w:eastAsia="Times New Roman" w:cs="Times New Roman"/>
              </w:rPr>
              <w:t>Imbalanced dataset</w:t>
            </w:r>
          </w:p>
        </w:tc>
      </w:tr>
      <w:tr w:rsidR="00B642C6" w14:paraId="684CB6E4" w14:textId="77777777" w:rsidTr="00D17A8B">
        <w:trPr>
          <w:trHeight w:val="741"/>
        </w:trPr>
        <w:tc>
          <w:tcPr>
            <w:tcW w:w="452" w:type="dxa"/>
            <w:tcBorders>
              <w:top w:val="single" w:sz="4" w:space="0" w:color="000000"/>
              <w:left w:val="single" w:sz="4" w:space="0" w:color="000000"/>
              <w:bottom w:val="single" w:sz="4" w:space="0" w:color="000000"/>
              <w:right w:val="single" w:sz="4" w:space="0" w:color="000000"/>
            </w:tcBorders>
            <w:vAlign w:val="center"/>
          </w:tcPr>
          <w:p w14:paraId="419E7278" w14:textId="77777777" w:rsidR="00B642C6" w:rsidRDefault="00B642C6" w:rsidP="0096103C">
            <w:pPr>
              <w:jc w:val="both"/>
            </w:pPr>
            <w:r>
              <w:rPr>
                <w:rFonts w:eastAsia="Times New Roman" w:cs="Times New Roman"/>
                <w:b/>
              </w:rPr>
              <w:t xml:space="preserve">2 </w:t>
            </w:r>
          </w:p>
        </w:tc>
        <w:tc>
          <w:tcPr>
            <w:tcW w:w="1633" w:type="dxa"/>
            <w:tcBorders>
              <w:top w:val="single" w:sz="4" w:space="0" w:color="000000"/>
              <w:left w:val="single" w:sz="4" w:space="0" w:color="000000"/>
              <w:bottom w:val="single" w:sz="4" w:space="0" w:color="000000"/>
              <w:right w:val="single" w:sz="4" w:space="0" w:color="000000"/>
            </w:tcBorders>
            <w:vAlign w:val="center"/>
          </w:tcPr>
          <w:p w14:paraId="769A4BDE" w14:textId="77777777" w:rsidR="00B642C6" w:rsidRDefault="00B642C6" w:rsidP="0096103C">
            <w:pPr>
              <w:ind w:left="1"/>
              <w:jc w:val="both"/>
            </w:pPr>
            <w:r>
              <w:rPr>
                <w:rFonts w:eastAsia="Times New Roman" w:cs="Times New Roman"/>
              </w:rPr>
              <w:t xml:space="preserve">U. Rajendra </w:t>
            </w:r>
          </w:p>
          <w:p w14:paraId="185D8188" w14:textId="77777777" w:rsidR="00B642C6" w:rsidRDefault="00B642C6" w:rsidP="0096103C">
            <w:pPr>
              <w:spacing w:after="16"/>
              <w:ind w:left="1"/>
              <w:jc w:val="both"/>
            </w:pPr>
            <w:r>
              <w:rPr>
                <w:rFonts w:eastAsia="Times New Roman" w:cs="Times New Roman"/>
              </w:rPr>
              <w:t xml:space="preserve">Acharya… </w:t>
            </w:r>
          </w:p>
          <w:p w14:paraId="563EF7E0" w14:textId="77777777" w:rsidR="00B642C6" w:rsidRDefault="00B642C6" w:rsidP="0096103C">
            <w:pPr>
              <w:ind w:left="1"/>
              <w:jc w:val="both"/>
            </w:pPr>
            <w:r>
              <w:rPr>
                <w:rFonts w:eastAsia="Times New Roman" w:cs="Times New Roman"/>
              </w:rPr>
              <w:t xml:space="preserve">(2002) </w:t>
            </w:r>
          </w:p>
        </w:tc>
        <w:tc>
          <w:tcPr>
            <w:tcW w:w="1835" w:type="dxa"/>
            <w:tcBorders>
              <w:top w:val="single" w:sz="4" w:space="0" w:color="000000"/>
              <w:left w:val="single" w:sz="4" w:space="0" w:color="000000"/>
              <w:bottom w:val="single" w:sz="4" w:space="0" w:color="000000"/>
              <w:right w:val="single" w:sz="4" w:space="0" w:color="000000"/>
            </w:tcBorders>
            <w:vAlign w:val="center"/>
          </w:tcPr>
          <w:p w14:paraId="48B8326D" w14:textId="77777777" w:rsidR="00B642C6" w:rsidRDefault="00B642C6" w:rsidP="0096103C">
            <w:pPr>
              <w:ind w:left="1"/>
              <w:jc w:val="both"/>
            </w:pPr>
            <w:r>
              <w:rPr>
                <w:rFonts w:eastAsia="Times New Roman" w:cs="Times New Roman"/>
              </w:rPr>
              <w:t xml:space="preserve">Classification of Heart Rate </w:t>
            </w:r>
          </w:p>
        </w:tc>
        <w:tc>
          <w:tcPr>
            <w:tcW w:w="1746" w:type="dxa"/>
            <w:tcBorders>
              <w:top w:val="single" w:sz="4" w:space="0" w:color="000000"/>
              <w:left w:val="single" w:sz="4" w:space="0" w:color="000000"/>
              <w:bottom w:val="single" w:sz="4" w:space="0" w:color="000000"/>
              <w:right w:val="single" w:sz="4" w:space="0" w:color="000000"/>
            </w:tcBorders>
            <w:vAlign w:val="center"/>
          </w:tcPr>
          <w:p w14:paraId="5D736892" w14:textId="77777777" w:rsidR="00B642C6" w:rsidRDefault="00B642C6" w:rsidP="0096103C">
            <w:pPr>
              <w:jc w:val="both"/>
            </w:pPr>
            <w:r>
              <w:rPr>
                <w:rFonts w:eastAsia="Times New Roman" w:cs="Times New Roman"/>
              </w:rPr>
              <w:t xml:space="preserve">Sampling </w:t>
            </w:r>
          </w:p>
          <w:p w14:paraId="2F7F953D" w14:textId="77777777" w:rsidR="00B642C6" w:rsidRDefault="00B642C6" w:rsidP="0096103C">
            <w:pPr>
              <w:spacing w:after="14"/>
              <w:jc w:val="both"/>
            </w:pPr>
            <w:r>
              <w:rPr>
                <w:rFonts w:eastAsia="Times New Roman" w:cs="Times New Roman"/>
              </w:rPr>
              <w:t xml:space="preserve">Frequency of </w:t>
            </w:r>
          </w:p>
          <w:p w14:paraId="4C8D03BA" w14:textId="77777777" w:rsidR="00B642C6" w:rsidRDefault="00B642C6" w:rsidP="0096103C">
            <w:pPr>
              <w:jc w:val="both"/>
            </w:pPr>
            <w:r>
              <w:rPr>
                <w:rFonts w:eastAsia="Times New Roman" w:cs="Times New Roman"/>
              </w:rPr>
              <w:t xml:space="preserve">ECG </w:t>
            </w:r>
          </w:p>
        </w:tc>
        <w:tc>
          <w:tcPr>
            <w:tcW w:w="1747" w:type="dxa"/>
            <w:tcBorders>
              <w:top w:val="single" w:sz="4" w:space="0" w:color="000000"/>
              <w:left w:val="single" w:sz="4" w:space="0" w:color="000000"/>
              <w:bottom w:val="single" w:sz="4" w:space="0" w:color="000000"/>
              <w:right w:val="single" w:sz="4" w:space="0" w:color="000000"/>
            </w:tcBorders>
            <w:vAlign w:val="center"/>
          </w:tcPr>
          <w:p w14:paraId="58D4C3BF" w14:textId="77777777" w:rsidR="00B642C6" w:rsidRDefault="00B642C6" w:rsidP="0096103C">
            <w:pPr>
              <w:ind w:left="1"/>
              <w:jc w:val="both"/>
            </w:pPr>
            <w:r>
              <w:rPr>
                <w:rFonts w:eastAsia="Times New Roman" w:cs="Times New Roman"/>
              </w:rPr>
              <w:t xml:space="preserve">3-Layered </w:t>
            </w:r>
          </w:p>
          <w:p w14:paraId="756653AB" w14:textId="77777777" w:rsidR="00B642C6" w:rsidRDefault="00B642C6" w:rsidP="0096103C">
            <w:pPr>
              <w:spacing w:after="18"/>
              <w:ind w:left="1"/>
              <w:jc w:val="both"/>
            </w:pPr>
            <w:r>
              <w:rPr>
                <w:rFonts w:eastAsia="Times New Roman" w:cs="Times New Roman"/>
              </w:rPr>
              <w:t xml:space="preserve">Feedforward </w:t>
            </w:r>
          </w:p>
          <w:p w14:paraId="71A4CCCA" w14:textId="77777777" w:rsidR="00B642C6" w:rsidRDefault="00B642C6" w:rsidP="0096103C">
            <w:pPr>
              <w:ind w:left="1"/>
              <w:jc w:val="both"/>
            </w:pPr>
            <w:r>
              <w:rPr>
                <w:rFonts w:eastAsia="Times New Roman" w:cs="Times New Roman"/>
              </w:rPr>
              <w:t xml:space="preserve">Neural Network </w:t>
            </w:r>
          </w:p>
        </w:tc>
        <w:tc>
          <w:tcPr>
            <w:tcW w:w="1324" w:type="dxa"/>
            <w:tcBorders>
              <w:top w:val="single" w:sz="4" w:space="0" w:color="000000"/>
              <w:left w:val="single" w:sz="4" w:space="0" w:color="000000"/>
              <w:bottom w:val="single" w:sz="4" w:space="0" w:color="000000"/>
              <w:right w:val="single" w:sz="4" w:space="0" w:color="000000"/>
            </w:tcBorders>
            <w:vAlign w:val="center"/>
          </w:tcPr>
          <w:p w14:paraId="5A516362" w14:textId="77777777" w:rsidR="00B642C6" w:rsidRDefault="00B642C6" w:rsidP="0096103C">
            <w:pPr>
              <w:ind w:left="1"/>
              <w:jc w:val="both"/>
            </w:pPr>
            <w:r>
              <w:rPr>
                <w:rFonts w:eastAsia="Times New Roman" w:cs="Times New Roman"/>
              </w:rPr>
              <w:t xml:space="preserve">85-95% </w:t>
            </w:r>
          </w:p>
        </w:tc>
        <w:tc>
          <w:tcPr>
            <w:tcW w:w="2066" w:type="dxa"/>
            <w:tcBorders>
              <w:top w:val="single" w:sz="4" w:space="0" w:color="000000"/>
              <w:left w:val="single" w:sz="4" w:space="0" w:color="000000"/>
              <w:bottom w:val="single" w:sz="4" w:space="0" w:color="000000"/>
              <w:right w:val="single" w:sz="4" w:space="0" w:color="000000"/>
            </w:tcBorders>
            <w:vAlign w:val="center"/>
          </w:tcPr>
          <w:p w14:paraId="7F5E8622" w14:textId="69D95F93" w:rsidR="00B642C6" w:rsidRDefault="00B642C6" w:rsidP="0096103C">
            <w:pPr>
              <w:ind w:left="1"/>
              <w:jc w:val="both"/>
            </w:pPr>
            <w:r>
              <w:rPr>
                <w:rFonts w:eastAsia="Times New Roman" w:cs="Times New Roman"/>
              </w:rPr>
              <w:t xml:space="preserve"> </w:t>
            </w:r>
            <w:r w:rsidR="004741FA">
              <w:rPr>
                <w:rFonts w:eastAsia="Times New Roman" w:cs="Times New Roman"/>
              </w:rPr>
              <w:t>Small dataset</w:t>
            </w:r>
          </w:p>
        </w:tc>
      </w:tr>
      <w:tr w:rsidR="00D17A8B" w14:paraId="6580B2D1" w14:textId="77777777" w:rsidTr="00D17A8B">
        <w:trPr>
          <w:trHeight w:val="822"/>
        </w:trPr>
        <w:tc>
          <w:tcPr>
            <w:tcW w:w="45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211426F" w14:textId="77777777" w:rsidR="00B642C6" w:rsidRDefault="00B642C6" w:rsidP="0096103C">
            <w:pPr>
              <w:jc w:val="both"/>
            </w:pPr>
            <w:r>
              <w:rPr>
                <w:rFonts w:eastAsia="Times New Roman" w:cs="Times New Roman"/>
                <w:b/>
              </w:rPr>
              <w:t xml:space="preserve">3 </w:t>
            </w:r>
          </w:p>
        </w:tc>
        <w:tc>
          <w:tcPr>
            <w:tcW w:w="1633"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B2E94F5" w14:textId="77777777" w:rsidR="00B642C6" w:rsidRDefault="00B642C6" w:rsidP="0096103C">
            <w:pPr>
              <w:ind w:left="1"/>
              <w:jc w:val="both"/>
            </w:pPr>
            <w:r>
              <w:rPr>
                <w:rFonts w:eastAsia="Times New Roman" w:cs="Times New Roman"/>
              </w:rPr>
              <w:t xml:space="preserve">Muhammad </w:t>
            </w:r>
          </w:p>
          <w:p w14:paraId="551565C7" w14:textId="77777777" w:rsidR="00B642C6" w:rsidRDefault="00B642C6" w:rsidP="0096103C">
            <w:pPr>
              <w:spacing w:after="16"/>
              <w:ind w:left="1"/>
              <w:jc w:val="both"/>
            </w:pPr>
            <w:r>
              <w:rPr>
                <w:rFonts w:eastAsia="Times New Roman" w:cs="Times New Roman"/>
              </w:rPr>
              <w:t xml:space="preserve">Azeem, … </w:t>
            </w:r>
          </w:p>
          <w:p w14:paraId="30EE56EA" w14:textId="77777777" w:rsidR="00B642C6" w:rsidRDefault="00B642C6" w:rsidP="0096103C">
            <w:pPr>
              <w:ind w:left="1"/>
              <w:jc w:val="both"/>
            </w:pPr>
            <w:r>
              <w:rPr>
                <w:rFonts w:eastAsia="Times New Roman" w:cs="Times New Roman"/>
              </w:rPr>
              <w:t xml:space="preserve">(2023) </w:t>
            </w:r>
          </w:p>
        </w:tc>
        <w:tc>
          <w:tcPr>
            <w:tcW w:w="1835"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2891DC2" w14:textId="77777777" w:rsidR="00B642C6" w:rsidRDefault="00B642C6" w:rsidP="0096103C">
            <w:pPr>
              <w:ind w:left="1"/>
              <w:jc w:val="both"/>
            </w:pPr>
            <w:r>
              <w:rPr>
                <w:rFonts w:eastAsia="Times New Roman" w:cs="Times New Roman"/>
              </w:rPr>
              <w:t xml:space="preserve">Detection of Covid-19 </w:t>
            </w:r>
          </w:p>
        </w:tc>
        <w:tc>
          <w:tcPr>
            <w:tcW w:w="174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214771A5" w14:textId="77777777" w:rsidR="00B642C6" w:rsidRDefault="00B642C6" w:rsidP="0096103C">
            <w:pPr>
              <w:jc w:val="both"/>
            </w:pPr>
            <w:r>
              <w:rPr>
                <w:rFonts w:eastAsia="Times New Roman" w:cs="Times New Roman"/>
              </w:rPr>
              <w:t xml:space="preserve">Covid-19 </w:t>
            </w:r>
          </w:p>
        </w:tc>
        <w:tc>
          <w:tcPr>
            <w:tcW w:w="174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CDF9C6F" w14:textId="77777777" w:rsidR="00B642C6" w:rsidRDefault="00B642C6" w:rsidP="0096103C">
            <w:pPr>
              <w:ind w:left="1"/>
              <w:jc w:val="both"/>
            </w:pPr>
            <w:r>
              <w:rPr>
                <w:rFonts w:eastAsia="Times New Roman" w:cs="Times New Roman"/>
              </w:rPr>
              <w:t xml:space="preserve">Convolutional Neural Network </w:t>
            </w:r>
          </w:p>
        </w:tc>
        <w:tc>
          <w:tcPr>
            <w:tcW w:w="1324"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98131D4" w14:textId="368B489C" w:rsidR="00B642C6" w:rsidRDefault="00B642C6" w:rsidP="0096103C">
            <w:pPr>
              <w:ind w:left="1"/>
              <w:jc w:val="both"/>
            </w:pPr>
            <w:r>
              <w:rPr>
                <w:rFonts w:eastAsia="Times New Roman" w:cs="Times New Roman"/>
              </w:rPr>
              <w:t>9</w:t>
            </w:r>
            <w:r w:rsidR="00486B3C">
              <w:rPr>
                <w:rFonts w:eastAsia="Times New Roman" w:cs="Times New Roman"/>
              </w:rPr>
              <w:t>3</w:t>
            </w:r>
            <w:r>
              <w:rPr>
                <w:rFonts w:eastAsia="Times New Roman" w:cs="Times New Roman"/>
              </w:rPr>
              <w:t xml:space="preserve">.73% </w:t>
            </w:r>
          </w:p>
        </w:tc>
        <w:tc>
          <w:tcPr>
            <w:tcW w:w="2066" w:type="dxa"/>
            <w:tcBorders>
              <w:top w:val="single" w:sz="4" w:space="0" w:color="000000"/>
              <w:left w:val="single" w:sz="4" w:space="0" w:color="000000"/>
              <w:bottom w:val="single" w:sz="4" w:space="0" w:color="000000"/>
              <w:right w:val="single" w:sz="4" w:space="0" w:color="000000"/>
            </w:tcBorders>
            <w:shd w:val="clear" w:color="auto" w:fill="F2F2F2"/>
          </w:tcPr>
          <w:p w14:paraId="2C617440" w14:textId="77777777" w:rsidR="00B642C6" w:rsidRDefault="00B642C6" w:rsidP="0096103C">
            <w:pPr>
              <w:spacing w:after="18"/>
              <w:ind w:left="1"/>
              <w:jc w:val="both"/>
            </w:pPr>
            <w:r>
              <w:rPr>
                <w:rFonts w:eastAsia="Times New Roman" w:cs="Times New Roman"/>
              </w:rPr>
              <w:t xml:space="preserve">Complexity </w:t>
            </w:r>
          </w:p>
          <w:p w14:paraId="31B573BF" w14:textId="77777777" w:rsidR="00B642C6" w:rsidRDefault="00B642C6" w:rsidP="0096103C">
            <w:pPr>
              <w:ind w:left="1"/>
              <w:jc w:val="both"/>
            </w:pPr>
            <w:r>
              <w:rPr>
                <w:rFonts w:eastAsia="Times New Roman" w:cs="Times New Roman"/>
              </w:rPr>
              <w:t xml:space="preserve">Privacy and Security </w:t>
            </w:r>
          </w:p>
          <w:p w14:paraId="19263E94" w14:textId="77777777" w:rsidR="00B642C6" w:rsidRDefault="00B642C6" w:rsidP="0096103C">
            <w:pPr>
              <w:ind w:left="1"/>
              <w:jc w:val="both"/>
            </w:pPr>
            <w:r>
              <w:rPr>
                <w:rFonts w:eastAsia="Times New Roman" w:cs="Times New Roman"/>
              </w:rPr>
              <w:t xml:space="preserve"> </w:t>
            </w:r>
          </w:p>
          <w:p w14:paraId="6B3B8596" w14:textId="77777777" w:rsidR="00B642C6" w:rsidRDefault="00B642C6" w:rsidP="0096103C">
            <w:pPr>
              <w:ind w:left="1"/>
              <w:jc w:val="both"/>
            </w:pPr>
            <w:r>
              <w:rPr>
                <w:rFonts w:eastAsia="Times New Roman" w:cs="Times New Roman"/>
              </w:rPr>
              <w:t xml:space="preserve">Deficient training data </w:t>
            </w:r>
          </w:p>
        </w:tc>
      </w:tr>
      <w:tr w:rsidR="00B642C6" w14:paraId="4657D3A0" w14:textId="77777777" w:rsidTr="00D17A8B">
        <w:trPr>
          <w:trHeight w:val="993"/>
        </w:trPr>
        <w:tc>
          <w:tcPr>
            <w:tcW w:w="452" w:type="dxa"/>
            <w:tcBorders>
              <w:top w:val="single" w:sz="4" w:space="0" w:color="000000"/>
              <w:left w:val="single" w:sz="4" w:space="0" w:color="000000"/>
              <w:bottom w:val="single" w:sz="4" w:space="0" w:color="000000"/>
              <w:right w:val="single" w:sz="4" w:space="0" w:color="000000"/>
            </w:tcBorders>
            <w:vAlign w:val="center"/>
          </w:tcPr>
          <w:p w14:paraId="1558E85A" w14:textId="77777777" w:rsidR="00B642C6" w:rsidRDefault="00B642C6" w:rsidP="0096103C">
            <w:pPr>
              <w:jc w:val="both"/>
            </w:pPr>
            <w:r>
              <w:rPr>
                <w:rFonts w:eastAsia="Times New Roman" w:cs="Times New Roman"/>
                <w:b/>
              </w:rPr>
              <w:t xml:space="preserve">4 </w:t>
            </w:r>
          </w:p>
        </w:tc>
        <w:tc>
          <w:tcPr>
            <w:tcW w:w="1633" w:type="dxa"/>
            <w:tcBorders>
              <w:top w:val="single" w:sz="4" w:space="0" w:color="000000"/>
              <w:left w:val="single" w:sz="4" w:space="0" w:color="000000"/>
              <w:bottom w:val="single" w:sz="4" w:space="0" w:color="000000"/>
              <w:right w:val="single" w:sz="4" w:space="0" w:color="000000"/>
            </w:tcBorders>
            <w:vAlign w:val="center"/>
          </w:tcPr>
          <w:p w14:paraId="0ED671CE" w14:textId="77777777" w:rsidR="00B642C6" w:rsidRDefault="00B642C6" w:rsidP="0096103C">
            <w:pPr>
              <w:ind w:left="1"/>
              <w:jc w:val="both"/>
            </w:pPr>
            <w:r>
              <w:rPr>
                <w:rFonts w:eastAsia="Times New Roman" w:cs="Times New Roman"/>
              </w:rPr>
              <w:t xml:space="preserve">D. K. Ravish, … (2014) </w:t>
            </w:r>
          </w:p>
        </w:tc>
        <w:tc>
          <w:tcPr>
            <w:tcW w:w="1835" w:type="dxa"/>
            <w:tcBorders>
              <w:top w:val="single" w:sz="4" w:space="0" w:color="000000"/>
              <w:left w:val="single" w:sz="4" w:space="0" w:color="000000"/>
              <w:bottom w:val="single" w:sz="4" w:space="0" w:color="000000"/>
              <w:right w:val="single" w:sz="4" w:space="0" w:color="000000"/>
            </w:tcBorders>
            <w:vAlign w:val="center"/>
          </w:tcPr>
          <w:p w14:paraId="53D8ACA6" w14:textId="77777777" w:rsidR="00B642C6" w:rsidRDefault="00B642C6" w:rsidP="0096103C">
            <w:pPr>
              <w:ind w:left="1"/>
              <w:jc w:val="both"/>
            </w:pPr>
            <w:r>
              <w:rPr>
                <w:rFonts w:eastAsia="Times New Roman" w:cs="Times New Roman"/>
              </w:rPr>
              <w:t xml:space="preserve">Monitoring, </w:t>
            </w:r>
          </w:p>
          <w:p w14:paraId="3A643AB7" w14:textId="77777777" w:rsidR="00B642C6" w:rsidRDefault="00B642C6" w:rsidP="0096103C">
            <w:pPr>
              <w:ind w:left="1"/>
              <w:jc w:val="both"/>
            </w:pPr>
            <w:r>
              <w:rPr>
                <w:rFonts w:eastAsia="Times New Roman" w:cs="Times New Roman"/>
              </w:rPr>
              <w:t xml:space="preserve">Prediction and </w:t>
            </w:r>
          </w:p>
          <w:p w14:paraId="322D533A" w14:textId="77777777" w:rsidR="00B642C6" w:rsidRDefault="00B642C6" w:rsidP="0096103C">
            <w:pPr>
              <w:ind w:left="1"/>
              <w:jc w:val="both"/>
            </w:pPr>
            <w:r>
              <w:rPr>
                <w:rFonts w:eastAsia="Times New Roman" w:cs="Times New Roman"/>
              </w:rPr>
              <w:t xml:space="preserve">Prevention of Heart Attack </w:t>
            </w:r>
          </w:p>
        </w:tc>
        <w:tc>
          <w:tcPr>
            <w:tcW w:w="1746" w:type="dxa"/>
            <w:tcBorders>
              <w:top w:val="single" w:sz="4" w:space="0" w:color="000000"/>
              <w:left w:val="single" w:sz="4" w:space="0" w:color="000000"/>
              <w:bottom w:val="single" w:sz="4" w:space="0" w:color="000000"/>
              <w:right w:val="single" w:sz="4" w:space="0" w:color="000000"/>
            </w:tcBorders>
            <w:vAlign w:val="center"/>
          </w:tcPr>
          <w:p w14:paraId="0FDE9C42" w14:textId="77777777" w:rsidR="00B642C6" w:rsidRDefault="00B642C6" w:rsidP="0096103C">
            <w:pPr>
              <w:jc w:val="both"/>
            </w:pPr>
            <w:r>
              <w:rPr>
                <w:rFonts w:eastAsia="Times New Roman" w:cs="Times New Roman"/>
              </w:rPr>
              <w:t xml:space="preserve">ECG Heartbeat Categorization </w:t>
            </w:r>
          </w:p>
        </w:tc>
        <w:tc>
          <w:tcPr>
            <w:tcW w:w="1747" w:type="dxa"/>
            <w:tcBorders>
              <w:top w:val="single" w:sz="4" w:space="0" w:color="000000"/>
              <w:left w:val="single" w:sz="4" w:space="0" w:color="000000"/>
              <w:bottom w:val="single" w:sz="4" w:space="0" w:color="000000"/>
              <w:right w:val="single" w:sz="4" w:space="0" w:color="000000"/>
            </w:tcBorders>
          </w:tcPr>
          <w:p w14:paraId="6A1D4EB0" w14:textId="77777777" w:rsidR="00B642C6" w:rsidRDefault="00B642C6" w:rsidP="0096103C">
            <w:pPr>
              <w:ind w:left="1"/>
              <w:jc w:val="both"/>
            </w:pPr>
            <w:r>
              <w:rPr>
                <w:rFonts w:eastAsia="Times New Roman" w:cs="Times New Roman"/>
              </w:rPr>
              <w:t xml:space="preserve">Feature selection </w:t>
            </w:r>
          </w:p>
          <w:p w14:paraId="0160B76B" w14:textId="77777777" w:rsidR="00B642C6" w:rsidRDefault="00B642C6" w:rsidP="0096103C">
            <w:pPr>
              <w:ind w:left="1"/>
              <w:jc w:val="both"/>
            </w:pPr>
            <w:r>
              <w:rPr>
                <w:rFonts w:eastAsia="Times New Roman" w:cs="Times New Roman"/>
              </w:rPr>
              <w:t xml:space="preserve"> </w:t>
            </w:r>
          </w:p>
          <w:p w14:paraId="7669328C" w14:textId="77777777" w:rsidR="00B642C6" w:rsidRDefault="00B642C6" w:rsidP="0096103C">
            <w:pPr>
              <w:spacing w:after="44" w:line="236" w:lineRule="auto"/>
              <w:ind w:left="1" w:right="8"/>
              <w:jc w:val="both"/>
            </w:pPr>
            <w:r>
              <w:rPr>
                <w:rFonts w:eastAsia="Times New Roman" w:cs="Times New Roman"/>
              </w:rPr>
              <w:t xml:space="preserve">Back Propagation </w:t>
            </w:r>
          </w:p>
          <w:p w14:paraId="3CC52B48" w14:textId="77777777" w:rsidR="00B642C6" w:rsidRDefault="00B642C6" w:rsidP="0096103C">
            <w:pPr>
              <w:ind w:left="1"/>
              <w:jc w:val="both"/>
            </w:pPr>
            <w:r>
              <w:rPr>
                <w:rFonts w:eastAsia="Times New Roman" w:cs="Times New Roman"/>
              </w:rPr>
              <w:t xml:space="preserve">Neural Network </w:t>
            </w:r>
          </w:p>
          <w:p w14:paraId="731A4949" w14:textId="77777777" w:rsidR="00B642C6" w:rsidRDefault="00B642C6" w:rsidP="0096103C">
            <w:pPr>
              <w:ind w:left="1"/>
              <w:jc w:val="both"/>
            </w:pPr>
            <w:r>
              <w:rPr>
                <w:rFonts w:eastAsia="Times New Roman" w:cs="Times New Roman"/>
              </w:rPr>
              <w:t xml:space="preserve"> </w:t>
            </w:r>
          </w:p>
        </w:tc>
        <w:tc>
          <w:tcPr>
            <w:tcW w:w="1324" w:type="dxa"/>
            <w:tcBorders>
              <w:top w:val="single" w:sz="4" w:space="0" w:color="000000"/>
              <w:left w:val="single" w:sz="4" w:space="0" w:color="000000"/>
              <w:bottom w:val="single" w:sz="4" w:space="0" w:color="000000"/>
              <w:right w:val="single" w:sz="4" w:space="0" w:color="000000"/>
            </w:tcBorders>
            <w:vAlign w:val="center"/>
          </w:tcPr>
          <w:p w14:paraId="527A7772" w14:textId="57A67949" w:rsidR="00B642C6" w:rsidRDefault="00B642C6" w:rsidP="0096103C">
            <w:pPr>
              <w:ind w:left="1"/>
              <w:jc w:val="both"/>
            </w:pPr>
            <w:r>
              <w:rPr>
                <w:rFonts w:eastAsia="Times New Roman" w:cs="Times New Roman"/>
              </w:rPr>
              <w:t>9</w:t>
            </w:r>
            <w:r w:rsidR="0063548B">
              <w:rPr>
                <w:rFonts w:eastAsia="Times New Roman" w:cs="Times New Roman"/>
              </w:rPr>
              <w:t>5</w:t>
            </w:r>
            <w:r>
              <w:rPr>
                <w:rFonts w:eastAsia="Times New Roman" w:cs="Times New Roman"/>
              </w:rPr>
              <w:t xml:space="preserve">% </w:t>
            </w:r>
          </w:p>
        </w:tc>
        <w:tc>
          <w:tcPr>
            <w:tcW w:w="2066" w:type="dxa"/>
            <w:tcBorders>
              <w:top w:val="single" w:sz="4" w:space="0" w:color="000000"/>
              <w:left w:val="single" w:sz="4" w:space="0" w:color="000000"/>
              <w:bottom w:val="single" w:sz="4" w:space="0" w:color="000000"/>
              <w:right w:val="single" w:sz="4" w:space="0" w:color="000000"/>
            </w:tcBorders>
            <w:vAlign w:val="center"/>
          </w:tcPr>
          <w:p w14:paraId="3F45290E" w14:textId="77777777" w:rsidR="00B642C6" w:rsidRDefault="00B642C6" w:rsidP="0096103C">
            <w:pPr>
              <w:ind w:left="1"/>
              <w:jc w:val="both"/>
            </w:pPr>
            <w:r>
              <w:rPr>
                <w:rFonts w:eastAsia="Times New Roman" w:cs="Times New Roman"/>
              </w:rPr>
              <w:t xml:space="preserve">Cardiologist </w:t>
            </w:r>
          </w:p>
          <w:p w14:paraId="5B44D35A" w14:textId="77777777" w:rsidR="00B642C6" w:rsidRDefault="00B642C6" w:rsidP="0096103C">
            <w:pPr>
              <w:ind w:left="1"/>
              <w:jc w:val="both"/>
            </w:pPr>
            <w:r>
              <w:rPr>
                <w:rFonts w:eastAsia="Times New Roman" w:cs="Times New Roman"/>
              </w:rPr>
              <w:t xml:space="preserve">suggestion more </w:t>
            </w:r>
          </w:p>
          <w:p w14:paraId="7A6D18A8" w14:textId="77777777" w:rsidR="00B642C6" w:rsidRDefault="00B642C6" w:rsidP="0096103C">
            <w:pPr>
              <w:ind w:left="1"/>
              <w:jc w:val="both"/>
            </w:pPr>
            <w:r>
              <w:rPr>
                <w:rFonts w:eastAsia="Times New Roman" w:cs="Times New Roman"/>
              </w:rPr>
              <w:t xml:space="preserve">clinical trials tread mill ECG test (TET) </w:t>
            </w:r>
          </w:p>
        </w:tc>
      </w:tr>
      <w:tr w:rsidR="00D17A8B" w14:paraId="41AFE859" w14:textId="77777777" w:rsidTr="00D17A8B">
        <w:trPr>
          <w:trHeight w:val="692"/>
        </w:trPr>
        <w:tc>
          <w:tcPr>
            <w:tcW w:w="45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25E7EDD" w14:textId="77777777" w:rsidR="00B642C6" w:rsidRDefault="00B642C6" w:rsidP="0096103C">
            <w:pPr>
              <w:jc w:val="both"/>
            </w:pPr>
            <w:r>
              <w:rPr>
                <w:rFonts w:eastAsia="Times New Roman" w:cs="Times New Roman"/>
                <w:b/>
              </w:rPr>
              <w:t xml:space="preserve">5 </w:t>
            </w:r>
          </w:p>
        </w:tc>
        <w:tc>
          <w:tcPr>
            <w:tcW w:w="1633"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E35A0AD" w14:textId="77777777" w:rsidR="00B642C6" w:rsidRDefault="00B642C6" w:rsidP="0096103C">
            <w:pPr>
              <w:spacing w:after="20"/>
              <w:ind w:left="1"/>
              <w:jc w:val="both"/>
            </w:pPr>
            <w:r>
              <w:rPr>
                <w:rFonts w:eastAsia="Times New Roman" w:cs="Times New Roman"/>
              </w:rPr>
              <w:t xml:space="preserve">Nasreen </w:t>
            </w:r>
          </w:p>
          <w:p w14:paraId="1A61F620" w14:textId="77777777" w:rsidR="00B642C6" w:rsidRDefault="00B642C6" w:rsidP="0096103C">
            <w:pPr>
              <w:ind w:left="1"/>
              <w:jc w:val="both"/>
            </w:pPr>
            <w:r>
              <w:rPr>
                <w:rFonts w:eastAsia="Times New Roman" w:cs="Times New Roman"/>
              </w:rPr>
              <w:t xml:space="preserve">Sameer, .(2018) </w:t>
            </w:r>
          </w:p>
        </w:tc>
        <w:tc>
          <w:tcPr>
            <w:tcW w:w="1835"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B2BE50B" w14:textId="77777777" w:rsidR="00B642C6" w:rsidRDefault="00B642C6" w:rsidP="0096103C">
            <w:pPr>
              <w:spacing w:after="40" w:line="236" w:lineRule="auto"/>
              <w:ind w:left="1"/>
              <w:jc w:val="both"/>
            </w:pPr>
            <w:r>
              <w:rPr>
                <w:rFonts w:eastAsia="Times New Roman" w:cs="Times New Roman"/>
              </w:rPr>
              <w:t xml:space="preserve">Diabetes prediction using </w:t>
            </w:r>
          </w:p>
          <w:p w14:paraId="1DFEB269" w14:textId="77777777" w:rsidR="00B642C6" w:rsidRDefault="00B642C6" w:rsidP="0096103C">
            <w:pPr>
              <w:ind w:left="1"/>
              <w:jc w:val="both"/>
            </w:pPr>
            <w:r>
              <w:rPr>
                <w:rFonts w:eastAsia="Times New Roman" w:cs="Times New Roman"/>
              </w:rPr>
              <w:t xml:space="preserve">ANN </w:t>
            </w:r>
          </w:p>
        </w:tc>
        <w:tc>
          <w:tcPr>
            <w:tcW w:w="174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F0F30B3" w14:textId="77777777" w:rsidR="00B642C6" w:rsidRDefault="00B642C6" w:rsidP="0096103C">
            <w:pPr>
              <w:jc w:val="both"/>
            </w:pPr>
            <w:r>
              <w:rPr>
                <w:rFonts w:eastAsia="Times New Roman" w:cs="Times New Roman"/>
              </w:rPr>
              <w:t xml:space="preserve">Association of </w:t>
            </w:r>
          </w:p>
          <w:p w14:paraId="14CC129B" w14:textId="77777777" w:rsidR="00B642C6" w:rsidRDefault="00B642C6" w:rsidP="0096103C">
            <w:pPr>
              <w:spacing w:after="16"/>
              <w:jc w:val="both"/>
            </w:pPr>
            <w:r>
              <w:rPr>
                <w:rFonts w:eastAsia="Times New Roman" w:cs="Times New Roman"/>
              </w:rPr>
              <w:t xml:space="preserve">Diabetic city of </w:t>
            </w:r>
          </w:p>
          <w:p w14:paraId="73F27409" w14:textId="77777777" w:rsidR="00B642C6" w:rsidRDefault="00B642C6" w:rsidP="0096103C">
            <w:pPr>
              <w:jc w:val="both"/>
            </w:pPr>
            <w:r>
              <w:rPr>
                <w:rFonts w:eastAsia="Times New Roman" w:cs="Times New Roman"/>
              </w:rPr>
              <w:t xml:space="preserve">Urmia </w:t>
            </w:r>
          </w:p>
        </w:tc>
        <w:tc>
          <w:tcPr>
            <w:tcW w:w="174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A7229" w14:textId="77777777" w:rsidR="00B642C6" w:rsidRDefault="00B642C6" w:rsidP="0096103C">
            <w:pPr>
              <w:ind w:left="1" w:right="206"/>
              <w:jc w:val="both"/>
            </w:pPr>
            <w:r>
              <w:rPr>
                <w:rFonts w:eastAsia="Times New Roman" w:cs="Times New Roman"/>
              </w:rPr>
              <w:t xml:space="preserve">Just Neural Network (JNN) Environment </w:t>
            </w:r>
          </w:p>
        </w:tc>
        <w:tc>
          <w:tcPr>
            <w:tcW w:w="1324"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23DA5029" w14:textId="77777777" w:rsidR="00B642C6" w:rsidRDefault="00B642C6" w:rsidP="0096103C">
            <w:pPr>
              <w:ind w:left="1"/>
              <w:jc w:val="both"/>
            </w:pPr>
            <w:r>
              <w:rPr>
                <w:rFonts w:eastAsia="Times New Roman" w:cs="Times New Roman"/>
              </w:rPr>
              <w:t xml:space="preserve">87.3% </w:t>
            </w:r>
          </w:p>
        </w:tc>
        <w:tc>
          <w:tcPr>
            <w:tcW w:w="206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0941F064" w14:textId="7DE62281" w:rsidR="00B642C6" w:rsidRDefault="00B642C6" w:rsidP="0096103C">
            <w:pPr>
              <w:ind w:left="1"/>
              <w:jc w:val="both"/>
            </w:pPr>
            <w:r>
              <w:rPr>
                <w:rFonts w:eastAsia="Times New Roman" w:cs="Times New Roman"/>
              </w:rPr>
              <w:t xml:space="preserve"> </w:t>
            </w:r>
            <w:r w:rsidR="002F172E">
              <w:rPr>
                <w:rFonts w:eastAsia="Times New Roman" w:cs="Times New Roman"/>
              </w:rPr>
              <w:t>Small dataset</w:t>
            </w:r>
          </w:p>
        </w:tc>
      </w:tr>
      <w:tr w:rsidR="00B642C6" w14:paraId="706703C9" w14:textId="77777777" w:rsidTr="00D17A8B">
        <w:trPr>
          <w:trHeight w:val="830"/>
        </w:trPr>
        <w:tc>
          <w:tcPr>
            <w:tcW w:w="452" w:type="dxa"/>
            <w:tcBorders>
              <w:top w:val="single" w:sz="4" w:space="0" w:color="000000"/>
              <w:left w:val="single" w:sz="4" w:space="0" w:color="000000"/>
              <w:bottom w:val="single" w:sz="4" w:space="0" w:color="000000"/>
              <w:right w:val="single" w:sz="4" w:space="0" w:color="000000"/>
            </w:tcBorders>
            <w:vAlign w:val="center"/>
          </w:tcPr>
          <w:p w14:paraId="147164C5" w14:textId="77777777" w:rsidR="00B642C6" w:rsidRDefault="00B642C6" w:rsidP="0096103C">
            <w:pPr>
              <w:jc w:val="both"/>
            </w:pPr>
            <w:r>
              <w:rPr>
                <w:rFonts w:eastAsia="Times New Roman" w:cs="Times New Roman"/>
                <w:b/>
              </w:rPr>
              <w:t xml:space="preserve">6 </w:t>
            </w:r>
          </w:p>
        </w:tc>
        <w:tc>
          <w:tcPr>
            <w:tcW w:w="1633" w:type="dxa"/>
            <w:tcBorders>
              <w:top w:val="single" w:sz="4" w:space="0" w:color="000000"/>
              <w:left w:val="single" w:sz="4" w:space="0" w:color="000000"/>
              <w:bottom w:val="single" w:sz="4" w:space="0" w:color="000000"/>
              <w:right w:val="single" w:sz="4" w:space="0" w:color="000000"/>
            </w:tcBorders>
            <w:vAlign w:val="center"/>
          </w:tcPr>
          <w:p w14:paraId="5D338326" w14:textId="77777777" w:rsidR="00B642C6" w:rsidRDefault="00B642C6" w:rsidP="0096103C">
            <w:pPr>
              <w:spacing w:after="20"/>
              <w:ind w:left="1"/>
              <w:jc w:val="both"/>
            </w:pPr>
            <w:r>
              <w:rPr>
                <w:rFonts w:eastAsia="Times New Roman" w:cs="Times New Roman"/>
              </w:rPr>
              <w:t xml:space="preserve">Dipali M. </w:t>
            </w:r>
          </w:p>
          <w:p w14:paraId="1C3B41BE" w14:textId="77777777" w:rsidR="00B642C6" w:rsidRDefault="00B642C6" w:rsidP="0096103C">
            <w:pPr>
              <w:ind w:left="1"/>
              <w:jc w:val="both"/>
            </w:pPr>
            <w:r>
              <w:rPr>
                <w:rFonts w:eastAsia="Times New Roman" w:cs="Times New Roman"/>
              </w:rPr>
              <w:t xml:space="preserve">Joshi,  .. (2010) </w:t>
            </w:r>
          </w:p>
        </w:tc>
        <w:tc>
          <w:tcPr>
            <w:tcW w:w="1835" w:type="dxa"/>
            <w:tcBorders>
              <w:top w:val="single" w:sz="4" w:space="0" w:color="000000"/>
              <w:left w:val="single" w:sz="4" w:space="0" w:color="000000"/>
              <w:bottom w:val="single" w:sz="4" w:space="0" w:color="000000"/>
              <w:right w:val="single" w:sz="4" w:space="0" w:color="000000"/>
            </w:tcBorders>
            <w:vAlign w:val="center"/>
          </w:tcPr>
          <w:p w14:paraId="2855CFF2" w14:textId="77777777" w:rsidR="00B642C6" w:rsidRDefault="00B642C6" w:rsidP="0096103C">
            <w:pPr>
              <w:ind w:left="1" w:right="224"/>
              <w:jc w:val="both"/>
            </w:pPr>
            <w:r>
              <w:rPr>
                <w:rFonts w:eastAsia="Times New Roman" w:cs="Times New Roman"/>
              </w:rPr>
              <w:t xml:space="preserve">Classification of Brain cancer using ANN </w:t>
            </w:r>
          </w:p>
        </w:tc>
        <w:tc>
          <w:tcPr>
            <w:tcW w:w="1746" w:type="dxa"/>
            <w:tcBorders>
              <w:top w:val="single" w:sz="4" w:space="0" w:color="000000"/>
              <w:left w:val="single" w:sz="4" w:space="0" w:color="000000"/>
              <w:bottom w:val="single" w:sz="4" w:space="0" w:color="000000"/>
              <w:right w:val="single" w:sz="4" w:space="0" w:color="000000"/>
            </w:tcBorders>
            <w:vAlign w:val="center"/>
          </w:tcPr>
          <w:p w14:paraId="7F173A0C" w14:textId="77777777" w:rsidR="00B642C6" w:rsidRDefault="00B642C6" w:rsidP="0096103C">
            <w:pPr>
              <w:jc w:val="both"/>
            </w:pPr>
            <w:r>
              <w:rPr>
                <w:rFonts w:eastAsia="Times New Roman" w:cs="Times New Roman"/>
              </w:rPr>
              <w:t xml:space="preserve">Brain Tumor Detection </w:t>
            </w:r>
          </w:p>
        </w:tc>
        <w:tc>
          <w:tcPr>
            <w:tcW w:w="1747" w:type="dxa"/>
            <w:tcBorders>
              <w:top w:val="single" w:sz="4" w:space="0" w:color="000000"/>
              <w:left w:val="single" w:sz="4" w:space="0" w:color="000000"/>
              <w:bottom w:val="single" w:sz="4" w:space="0" w:color="000000"/>
              <w:right w:val="single" w:sz="4" w:space="0" w:color="000000"/>
            </w:tcBorders>
          </w:tcPr>
          <w:p w14:paraId="391AD4F9" w14:textId="77777777" w:rsidR="00B642C6" w:rsidRDefault="00B642C6" w:rsidP="0096103C">
            <w:pPr>
              <w:spacing w:after="17"/>
              <w:ind w:left="1"/>
              <w:jc w:val="both"/>
            </w:pPr>
            <w:r>
              <w:rPr>
                <w:rFonts w:eastAsia="Times New Roman" w:cs="Times New Roman"/>
              </w:rPr>
              <w:t xml:space="preserve">Feature </w:t>
            </w:r>
          </w:p>
          <w:p w14:paraId="55691C9D" w14:textId="77777777" w:rsidR="00B642C6" w:rsidRDefault="00B642C6" w:rsidP="0096103C">
            <w:pPr>
              <w:ind w:left="1"/>
              <w:jc w:val="both"/>
            </w:pPr>
            <w:r>
              <w:rPr>
                <w:rFonts w:eastAsia="Times New Roman" w:cs="Times New Roman"/>
              </w:rPr>
              <w:t xml:space="preserve">Extraction </w:t>
            </w:r>
          </w:p>
          <w:p w14:paraId="3C7B89CD" w14:textId="77777777" w:rsidR="00B642C6" w:rsidRDefault="00B642C6" w:rsidP="0096103C">
            <w:pPr>
              <w:ind w:left="1"/>
              <w:jc w:val="both"/>
            </w:pPr>
            <w:r>
              <w:rPr>
                <w:rFonts w:eastAsia="Times New Roman" w:cs="Times New Roman"/>
              </w:rPr>
              <w:t xml:space="preserve"> </w:t>
            </w:r>
          </w:p>
          <w:p w14:paraId="6A626459" w14:textId="77777777" w:rsidR="00B642C6" w:rsidRDefault="00B642C6" w:rsidP="0096103C">
            <w:pPr>
              <w:ind w:left="1"/>
              <w:jc w:val="both"/>
            </w:pPr>
            <w:r>
              <w:rPr>
                <w:rFonts w:eastAsia="Times New Roman" w:cs="Times New Roman"/>
              </w:rPr>
              <w:t xml:space="preserve">Neuro Fuzzy Classifier </w:t>
            </w:r>
          </w:p>
        </w:tc>
        <w:tc>
          <w:tcPr>
            <w:tcW w:w="1324" w:type="dxa"/>
            <w:tcBorders>
              <w:top w:val="single" w:sz="4" w:space="0" w:color="000000"/>
              <w:left w:val="single" w:sz="4" w:space="0" w:color="000000"/>
              <w:bottom w:val="single" w:sz="4" w:space="0" w:color="000000"/>
              <w:right w:val="single" w:sz="4" w:space="0" w:color="000000"/>
            </w:tcBorders>
            <w:vAlign w:val="center"/>
          </w:tcPr>
          <w:p w14:paraId="5BB0933B" w14:textId="77777777" w:rsidR="00B642C6" w:rsidRDefault="00B642C6" w:rsidP="0096103C">
            <w:pPr>
              <w:ind w:left="1"/>
              <w:jc w:val="both"/>
            </w:pPr>
            <w:r>
              <w:rPr>
                <w:rFonts w:eastAsia="Times New Roman" w:cs="Times New Roman"/>
              </w:rPr>
              <w:t xml:space="preserve">75% </w:t>
            </w:r>
          </w:p>
        </w:tc>
        <w:tc>
          <w:tcPr>
            <w:tcW w:w="2066" w:type="dxa"/>
            <w:tcBorders>
              <w:top w:val="single" w:sz="4" w:space="0" w:color="000000"/>
              <w:left w:val="single" w:sz="4" w:space="0" w:color="000000"/>
              <w:bottom w:val="single" w:sz="4" w:space="0" w:color="000000"/>
              <w:right w:val="single" w:sz="4" w:space="0" w:color="000000"/>
            </w:tcBorders>
            <w:vAlign w:val="center"/>
          </w:tcPr>
          <w:p w14:paraId="200D23AA" w14:textId="77777777" w:rsidR="00B642C6" w:rsidRDefault="00B642C6" w:rsidP="0096103C">
            <w:pPr>
              <w:spacing w:line="274" w:lineRule="auto"/>
              <w:ind w:left="1" w:right="51"/>
              <w:jc w:val="both"/>
            </w:pPr>
            <w:r>
              <w:rPr>
                <w:rFonts w:eastAsia="Times New Roman" w:cs="Times New Roman"/>
              </w:rPr>
              <w:t xml:space="preserve">Low quantity dataset </w:t>
            </w:r>
          </w:p>
          <w:p w14:paraId="331DF372" w14:textId="77777777" w:rsidR="00B642C6" w:rsidRDefault="00B642C6" w:rsidP="0096103C">
            <w:pPr>
              <w:spacing w:after="18"/>
              <w:ind w:left="1"/>
              <w:jc w:val="both"/>
            </w:pPr>
            <w:r>
              <w:rPr>
                <w:rFonts w:eastAsia="Times New Roman" w:cs="Times New Roman"/>
              </w:rPr>
              <w:t xml:space="preserve"> </w:t>
            </w:r>
          </w:p>
          <w:p w14:paraId="1F112938" w14:textId="77777777" w:rsidR="00B642C6" w:rsidRDefault="00B642C6" w:rsidP="0096103C">
            <w:pPr>
              <w:ind w:left="1"/>
              <w:jc w:val="both"/>
            </w:pPr>
            <w:r>
              <w:rPr>
                <w:rFonts w:eastAsia="Times New Roman" w:cs="Times New Roman"/>
              </w:rPr>
              <w:t xml:space="preserve">Limited detection </w:t>
            </w:r>
          </w:p>
        </w:tc>
      </w:tr>
      <w:tr w:rsidR="00D17A8B" w14:paraId="2AA4573B" w14:textId="77777777" w:rsidTr="00D17A8B">
        <w:trPr>
          <w:trHeight w:val="822"/>
        </w:trPr>
        <w:tc>
          <w:tcPr>
            <w:tcW w:w="45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B0929EF" w14:textId="77777777" w:rsidR="00B642C6" w:rsidRDefault="00B642C6" w:rsidP="0096103C">
            <w:pPr>
              <w:jc w:val="both"/>
            </w:pPr>
            <w:r>
              <w:rPr>
                <w:rFonts w:eastAsia="Times New Roman" w:cs="Times New Roman"/>
                <w:b/>
              </w:rPr>
              <w:t xml:space="preserve">7 </w:t>
            </w:r>
          </w:p>
        </w:tc>
        <w:tc>
          <w:tcPr>
            <w:tcW w:w="1633"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99A8FA9" w14:textId="77777777" w:rsidR="00B642C6" w:rsidRDefault="00B642C6" w:rsidP="0096103C">
            <w:pPr>
              <w:ind w:left="1"/>
              <w:jc w:val="both"/>
            </w:pPr>
            <w:r>
              <w:rPr>
                <w:rFonts w:eastAsia="Times New Roman" w:cs="Times New Roman"/>
              </w:rPr>
              <w:t xml:space="preserve">Angona Biswa, . (2021) </w:t>
            </w:r>
          </w:p>
        </w:tc>
        <w:tc>
          <w:tcPr>
            <w:tcW w:w="1835"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9863E6D" w14:textId="77777777" w:rsidR="00B642C6" w:rsidRDefault="00B642C6" w:rsidP="0096103C">
            <w:pPr>
              <w:ind w:left="1"/>
              <w:jc w:val="both"/>
            </w:pPr>
            <w:r>
              <w:rPr>
                <w:rFonts w:eastAsia="Times New Roman" w:cs="Times New Roman"/>
              </w:rPr>
              <w:t xml:space="preserve">Brain Tumor </w:t>
            </w:r>
          </w:p>
          <w:p w14:paraId="5E15DB59" w14:textId="77777777" w:rsidR="00B642C6" w:rsidRDefault="00B642C6" w:rsidP="0096103C">
            <w:pPr>
              <w:spacing w:after="17"/>
              <w:ind w:left="1"/>
              <w:jc w:val="both"/>
            </w:pPr>
            <w:r>
              <w:rPr>
                <w:rFonts w:eastAsia="Times New Roman" w:cs="Times New Roman"/>
              </w:rPr>
              <w:t xml:space="preserve">Types </w:t>
            </w:r>
          </w:p>
          <w:p w14:paraId="078CD9ED" w14:textId="77777777" w:rsidR="00B642C6" w:rsidRDefault="00B642C6" w:rsidP="0096103C">
            <w:pPr>
              <w:ind w:left="1"/>
              <w:jc w:val="both"/>
            </w:pPr>
            <w:r>
              <w:rPr>
                <w:rFonts w:eastAsia="Times New Roman" w:cs="Times New Roman"/>
              </w:rPr>
              <w:t xml:space="preserve">Classification </w:t>
            </w:r>
          </w:p>
        </w:tc>
        <w:tc>
          <w:tcPr>
            <w:tcW w:w="174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190FE7D" w14:textId="77777777" w:rsidR="00B642C6" w:rsidRDefault="00B642C6" w:rsidP="0096103C">
            <w:pPr>
              <w:spacing w:after="20"/>
              <w:jc w:val="both"/>
            </w:pPr>
            <w:r>
              <w:rPr>
                <w:rFonts w:eastAsia="Times New Roman" w:cs="Times New Roman"/>
              </w:rPr>
              <w:t xml:space="preserve">MRI Brain </w:t>
            </w:r>
          </w:p>
          <w:p w14:paraId="727FCD62" w14:textId="77777777" w:rsidR="00B642C6" w:rsidRDefault="00B642C6" w:rsidP="0096103C">
            <w:pPr>
              <w:jc w:val="both"/>
            </w:pPr>
            <w:r>
              <w:rPr>
                <w:rFonts w:eastAsia="Times New Roman" w:cs="Times New Roman"/>
              </w:rPr>
              <w:t xml:space="preserve">Tumor Dataset </w:t>
            </w:r>
          </w:p>
        </w:tc>
        <w:tc>
          <w:tcPr>
            <w:tcW w:w="1747" w:type="dxa"/>
            <w:tcBorders>
              <w:top w:val="single" w:sz="4" w:space="0" w:color="000000"/>
              <w:left w:val="single" w:sz="4" w:space="0" w:color="000000"/>
              <w:bottom w:val="single" w:sz="4" w:space="0" w:color="000000"/>
              <w:right w:val="single" w:sz="4" w:space="0" w:color="000000"/>
            </w:tcBorders>
            <w:shd w:val="clear" w:color="auto" w:fill="F2F2F2"/>
          </w:tcPr>
          <w:p w14:paraId="2BF72FD9" w14:textId="77777777" w:rsidR="00B642C6" w:rsidRDefault="00B642C6" w:rsidP="0096103C">
            <w:pPr>
              <w:spacing w:after="19"/>
              <w:ind w:left="1"/>
              <w:jc w:val="both"/>
            </w:pPr>
            <w:r>
              <w:rPr>
                <w:rFonts w:eastAsia="Times New Roman" w:cs="Times New Roman"/>
              </w:rPr>
              <w:t xml:space="preserve">K-mean </w:t>
            </w:r>
          </w:p>
          <w:p w14:paraId="44F36C6D" w14:textId="77777777" w:rsidR="00B642C6" w:rsidRDefault="00B642C6" w:rsidP="0096103C">
            <w:pPr>
              <w:ind w:left="1"/>
              <w:jc w:val="both"/>
            </w:pPr>
            <w:r>
              <w:rPr>
                <w:rFonts w:eastAsia="Times New Roman" w:cs="Times New Roman"/>
              </w:rPr>
              <w:t xml:space="preserve">clustering </w:t>
            </w:r>
          </w:p>
          <w:p w14:paraId="49936E35" w14:textId="77777777" w:rsidR="00B642C6" w:rsidRDefault="00B642C6" w:rsidP="0096103C">
            <w:pPr>
              <w:ind w:left="1"/>
              <w:jc w:val="both"/>
            </w:pPr>
            <w:r>
              <w:rPr>
                <w:rFonts w:eastAsia="Times New Roman" w:cs="Times New Roman"/>
              </w:rPr>
              <w:t xml:space="preserve"> </w:t>
            </w:r>
          </w:p>
          <w:p w14:paraId="37F7D493" w14:textId="77777777" w:rsidR="00B642C6" w:rsidRDefault="00B642C6" w:rsidP="0096103C">
            <w:pPr>
              <w:spacing w:after="20"/>
              <w:ind w:left="1"/>
              <w:jc w:val="both"/>
            </w:pPr>
            <w:r>
              <w:rPr>
                <w:rFonts w:eastAsia="Times New Roman" w:cs="Times New Roman"/>
              </w:rPr>
              <w:t xml:space="preserve">Feedforward </w:t>
            </w:r>
          </w:p>
          <w:p w14:paraId="39A2E5C4" w14:textId="77777777" w:rsidR="00B642C6" w:rsidRDefault="00B642C6" w:rsidP="0096103C">
            <w:pPr>
              <w:ind w:left="1"/>
              <w:jc w:val="both"/>
            </w:pPr>
            <w:r>
              <w:rPr>
                <w:rFonts w:eastAsia="Times New Roman" w:cs="Times New Roman"/>
              </w:rPr>
              <w:t xml:space="preserve">Neural Network </w:t>
            </w:r>
          </w:p>
        </w:tc>
        <w:tc>
          <w:tcPr>
            <w:tcW w:w="1324"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9556C4A" w14:textId="77777777" w:rsidR="00B642C6" w:rsidRDefault="00B642C6" w:rsidP="0096103C">
            <w:pPr>
              <w:ind w:left="1"/>
              <w:jc w:val="both"/>
            </w:pPr>
            <w:r>
              <w:rPr>
                <w:rFonts w:eastAsia="Times New Roman" w:cs="Times New Roman"/>
              </w:rPr>
              <w:t xml:space="preserve">95.4% </w:t>
            </w:r>
          </w:p>
        </w:tc>
        <w:tc>
          <w:tcPr>
            <w:tcW w:w="206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1D2835CA" w14:textId="2B69043C" w:rsidR="00B642C6" w:rsidRDefault="00B642C6" w:rsidP="0096103C">
            <w:pPr>
              <w:ind w:left="1"/>
              <w:jc w:val="both"/>
            </w:pPr>
            <w:r>
              <w:rPr>
                <w:rFonts w:eastAsia="Times New Roman" w:cs="Times New Roman"/>
              </w:rPr>
              <w:t xml:space="preserve"> </w:t>
            </w:r>
            <w:r w:rsidR="00C868F8" w:rsidRPr="00C868F8">
              <w:rPr>
                <w:rFonts w:eastAsia="Times New Roman" w:cs="Times New Roman"/>
              </w:rPr>
              <w:t>Deficient training data</w:t>
            </w:r>
          </w:p>
        </w:tc>
      </w:tr>
      <w:tr w:rsidR="00B642C6" w14:paraId="13874898" w14:textId="77777777" w:rsidTr="00D17A8B">
        <w:trPr>
          <w:trHeight w:val="706"/>
        </w:trPr>
        <w:tc>
          <w:tcPr>
            <w:tcW w:w="452" w:type="dxa"/>
            <w:tcBorders>
              <w:top w:val="single" w:sz="4" w:space="0" w:color="000000"/>
              <w:left w:val="single" w:sz="4" w:space="0" w:color="000000"/>
              <w:bottom w:val="single" w:sz="4" w:space="0" w:color="000000"/>
              <w:right w:val="single" w:sz="4" w:space="0" w:color="000000"/>
            </w:tcBorders>
            <w:vAlign w:val="center"/>
          </w:tcPr>
          <w:p w14:paraId="7DB34BE5" w14:textId="77777777" w:rsidR="00B642C6" w:rsidRDefault="00B642C6" w:rsidP="0096103C">
            <w:pPr>
              <w:jc w:val="both"/>
            </w:pPr>
            <w:r>
              <w:rPr>
                <w:rFonts w:eastAsia="Times New Roman" w:cs="Times New Roman"/>
                <w:b/>
              </w:rPr>
              <w:t xml:space="preserve">8 </w:t>
            </w:r>
          </w:p>
        </w:tc>
        <w:tc>
          <w:tcPr>
            <w:tcW w:w="1633" w:type="dxa"/>
            <w:tcBorders>
              <w:top w:val="single" w:sz="4" w:space="0" w:color="000000"/>
              <w:left w:val="single" w:sz="4" w:space="0" w:color="000000"/>
              <w:bottom w:val="single" w:sz="4" w:space="0" w:color="000000"/>
              <w:right w:val="single" w:sz="4" w:space="0" w:color="000000"/>
            </w:tcBorders>
            <w:vAlign w:val="center"/>
          </w:tcPr>
          <w:p w14:paraId="62738BBF" w14:textId="77777777" w:rsidR="00B642C6" w:rsidRDefault="00B642C6" w:rsidP="0096103C">
            <w:pPr>
              <w:ind w:left="1"/>
              <w:jc w:val="both"/>
            </w:pPr>
            <w:r>
              <w:rPr>
                <w:rFonts w:eastAsia="Times New Roman" w:cs="Times New Roman"/>
              </w:rPr>
              <w:t xml:space="preserve">Rahila Parveen, … (2017) </w:t>
            </w:r>
          </w:p>
        </w:tc>
        <w:tc>
          <w:tcPr>
            <w:tcW w:w="1835" w:type="dxa"/>
            <w:tcBorders>
              <w:top w:val="single" w:sz="4" w:space="0" w:color="000000"/>
              <w:left w:val="single" w:sz="4" w:space="0" w:color="000000"/>
              <w:bottom w:val="single" w:sz="4" w:space="0" w:color="000000"/>
              <w:right w:val="single" w:sz="4" w:space="0" w:color="000000"/>
            </w:tcBorders>
            <w:vAlign w:val="center"/>
          </w:tcPr>
          <w:p w14:paraId="05C50C76" w14:textId="77777777" w:rsidR="00B642C6" w:rsidRDefault="00B642C6" w:rsidP="0096103C">
            <w:pPr>
              <w:ind w:left="1"/>
              <w:jc w:val="both"/>
            </w:pPr>
            <w:r>
              <w:rPr>
                <w:rFonts w:eastAsia="Times New Roman" w:cs="Times New Roman"/>
              </w:rPr>
              <w:t xml:space="preserve">Prediction of </w:t>
            </w:r>
          </w:p>
          <w:p w14:paraId="737BB7D2" w14:textId="77777777" w:rsidR="00B642C6" w:rsidRDefault="00B642C6" w:rsidP="0096103C">
            <w:pPr>
              <w:spacing w:after="17"/>
              <w:ind w:left="1"/>
              <w:jc w:val="both"/>
            </w:pPr>
            <w:r>
              <w:rPr>
                <w:rFonts w:eastAsia="Times New Roman" w:cs="Times New Roman"/>
              </w:rPr>
              <w:t xml:space="preserve">Malaria using </w:t>
            </w:r>
          </w:p>
          <w:p w14:paraId="6C47F2E4" w14:textId="77777777" w:rsidR="00B642C6" w:rsidRDefault="00B642C6" w:rsidP="0096103C">
            <w:pPr>
              <w:ind w:left="1"/>
              <w:jc w:val="both"/>
            </w:pPr>
            <w:r>
              <w:rPr>
                <w:rFonts w:eastAsia="Times New Roman" w:cs="Times New Roman"/>
              </w:rPr>
              <w:t xml:space="preserve">ANN </w:t>
            </w:r>
          </w:p>
        </w:tc>
        <w:tc>
          <w:tcPr>
            <w:tcW w:w="1746" w:type="dxa"/>
            <w:tcBorders>
              <w:top w:val="single" w:sz="4" w:space="0" w:color="000000"/>
              <w:left w:val="single" w:sz="4" w:space="0" w:color="000000"/>
              <w:bottom w:val="single" w:sz="4" w:space="0" w:color="000000"/>
              <w:right w:val="single" w:sz="4" w:space="0" w:color="000000"/>
            </w:tcBorders>
            <w:vAlign w:val="center"/>
          </w:tcPr>
          <w:p w14:paraId="1F3DFB8F" w14:textId="77777777" w:rsidR="00B642C6" w:rsidRDefault="00B642C6" w:rsidP="0096103C">
            <w:pPr>
              <w:jc w:val="both"/>
            </w:pPr>
            <w:r>
              <w:rPr>
                <w:rFonts w:eastAsia="Times New Roman" w:cs="Times New Roman"/>
              </w:rPr>
              <w:t xml:space="preserve">Self-collected Data </w:t>
            </w:r>
          </w:p>
        </w:tc>
        <w:tc>
          <w:tcPr>
            <w:tcW w:w="1747" w:type="dxa"/>
            <w:tcBorders>
              <w:top w:val="single" w:sz="4" w:space="0" w:color="000000"/>
              <w:left w:val="single" w:sz="4" w:space="0" w:color="000000"/>
              <w:bottom w:val="single" w:sz="4" w:space="0" w:color="000000"/>
              <w:right w:val="single" w:sz="4" w:space="0" w:color="000000"/>
            </w:tcBorders>
            <w:vAlign w:val="center"/>
          </w:tcPr>
          <w:p w14:paraId="27E851A0" w14:textId="77777777" w:rsidR="00B642C6" w:rsidRDefault="00B642C6" w:rsidP="0096103C">
            <w:pPr>
              <w:spacing w:after="18"/>
              <w:ind w:left="1"/>
              <w:jc w:val="both"/>
            </w:pPr>
            <w:r>
              <w:rPr>
                <w:rFonts w:eastAsia="Times New Roman" w:cs="Times New Roman"/>
              </w:rPr>
              <w:t xml:space="preserve">Feedforward </w:t>
            </w:r>
          </w:p>
          <w:p w14:paraId="16903534" w14:textId="77777777" w:rsidR="00B642C6" w:rsidRDefault="00B642C6" w:rsidP="0096103C">
            <w:pPr>
              <w:ind w:left="1"/>
              <w:jc w:val="both"/>
            </w:pPr>
            <w:r>
              <w:rPr>
                <w:rFonts w:eastAsia="Times New Roman" w:cs="Times New Roman"/>
              </w:rPr>
              <w:t xml:space="preserve">Neural Network </w:t>
            </w:r>
          </w:p>
        </w:tc>
        <w:tc>
          <w:tcPr>
            <w:tcW w:w="1324" w:type="dxa"/>
            <w:tcBorders>
              <w:top w:val="single" w:sz="4" w:space="0" w:color="000000"/>
              <w:left w:val="single" w:sz="4" w:space="0" w:color="000000"/>
              <w:bottom w:val="single" w:sz="4" w:space="0" w:color="000000"/>
              <w:right w:val="single" w:sz="4" w:space="0" w:color="000000"/>
            </w:tcBorders>
            <w:vAlign w:val="center"/>
          </w:tcPr>
          <w:p w14:paraId="3555C9B5" w14:textId="77777777" w:rsidR="00B642C6" w:rsidRDefault="00B642C6" w:rsidP="0096103C">
            <w:pPr>
              <w:ind w:left="1"/>
              <w:jc w:val="both"/>
            </w:pPr>
            <w:r>
              <w:rPr>
                <w:rFonts w:eastAsia="Times New Roman" w:cs="Times New Roman"/>
              </w:rPr>
              <w:t xml:space="preserve">85% </w:t>
            </w:r>
          </w:p>
        </w:tc>
        <w:tc>
          <w:tcPr>
            <w:tcW w:w="2066" w:type="dxa"/>
            <w:tcBorders>
              <w:top w:val="single" w:sz="4" w:space="0" w:color="000000"/>
              <w:left w:val="single" w:sz="4" w:space="0" w:color="000000"/>
              <w:bottom w:val="single" w:sz="4" w:space="0" w:color="000000"/>
              <w:right w:val="single" w:sz="4" w:space="0" w:color="000000"/>
            </w:tcBorders>
            <w:vAlign w:val="center"/>
          </w:tcPr>
          <w:p w14:paraId="3727F8F9" w14:textId="77777777" w:rsidR="00B642C6" w:rsidRDefault="00B642C6" w:rsidP="0096103C">
            <w:pPr>
              <w:ind w:left="1"/>
              <w:jc w:val="both"/>
            </w:pPr>
            <w:r>
              <w:rPr>
                <w:rFonts w:eastAsia="Times New Roman" w:cs="Times New Roman"/>
              </w:rPr>
              <w:t xml:space="preserve">Low training testing data </w:t>
            </w:r>
          </w:p>
        </w:tc>
      </w:tr>
      <w:tr w:rsidR="00D17A8B" w14:paraId="44CFE5F2" w14:textId="77777777" w:rsidTr="00D17A8B">
        <w:trPr>
          <w:trHeight w:val="673"/>
        </w:trPr>
        <w:tc>
          <w:tcPr>
            <w:tcW w:w="45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7F8A46B" w14:textId="77777777" w:rsidR="00B642C6" w:rsidRDefault="00B642C6" w:rsidP="0096103C">
            <w:pPr>
              <w:jc w:val="both"/>
            </w:pPr>
            <w:r>
              <w:rPr>
                <w:rFonts w:eastAsia="Times New Roman" w:cs="Times New Roman"/>
                <w:b/>
              </w:rPr>
              <w:t xml:space="preserve">9 </w:t>
            </w:r>
          </w:p>
        </w:tc>
        <w:tc>
          <w:tcPr>
            <w:tcW w:w="1633"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28C8755D" w14:textId="77777777" w:rsidR="00B642C6" w:rsidRDefault="00B642C6" w:rsidP="0096103C">
            <w:pPr>
              <w:ind w:left="1"/>
              <w:jc w:val="both"/>
            </w:pPr>
            <w:r>
              <w:rPr>
                <w:rFonts w:eastAsia="Times New Roman" w:cs="Times New Roman"/>
              </w:rPr>
              <w:t xml:space="preserve">Behrouz </w:t>
            </w:r>
          </w:p>
          <w:p w14:paraId="2D4B381E" w14:textId="77777777" w:rsidR="00B642C6" w:rsidRDefault="00B642C6" w:rsidP="0096103C">
            <w:pPr>
              <w:spacing w:after="16"/>
              <w:ind w:left="1"/>
              <w:jc w:val="both"/>
            </w:pPr>
            <w:r>
              <w:rPr>
                <w:rFonts w:eastAsia="Times New Roman" w:cs="Times New Roman"/>
              </w:rPr>
              <w:t xml:space="preserve">Alizadeh, … </w:t>
            </w:r>
          </w:p>
          <w:p w14:paraId="39B4ADBE" w14:textId="77777777" w:rsidR="00B642C6" w:rsidRDefault="00B642C6" w:rsidP="0096103C">
            <w:pPr>
              <w:ind w:left="1"/>
              <w:jc w:val="both"/>
            </w:pPr>
            <w:r>
              <w:rPr>
                <w:rFonts w:eastAsia="Times New Roman" w:cs="Times New Roman"/>
              </w:rPr>
              <w:t xml:space="preserve">(2015) </w:t>
            </w:r>
          </w:p>
        </w:tc>
        <w:tc>
          <w:tcPr>
            <w:tcW w:w="1835"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637A1981" w14:textId="77777777" w:rsidR="00B642C6" w:rsidRDefault="00B642C6" w:rsidP="0096103C">
            <w:pPr>
              <w:ind w:left="1"/>
              <w:jc w:val="both"/>
            </w:pPr>
            <w:r>
              <w:rPr>
                <w:rFonts w:eastAsia="Times New Roman" w:cs="Times New Roman"/>
              </w:rPr>
              <w:t xml:space="preserve">Diagnosis of </w:t>
            </w:r>
          </w:p>
          <w:p w14:paraId="5E314EA4" w14:textId="77777777" w:rsidR="00B642C6" w:rsidRDefault="00B642C6" w:rsidP="0096103C">
            <w:pPr>
              <w:spacing w:after="15"/>
              <w:ind w:left="1"/>
              <w:jc w:val="both"/>
            </w:pPr>
            <w:r>
              <w:rPr>
                <w:rFonts w:eastAsia="Times New Roman" w:cs="Times New Roman"/>
              </w:rPr>
              <w:t xml:space="preserve">Asthma using </w:t>
            </w:r>
          </w:p>
          <w:p w14:paraId="24A2CF2F" w14:textId="77777777" w:rsidR="00B642C6" w:rsidRDefault="00B642C6" w:rsidP="0096103C">
            <w:pPr>
              <w:ind w:left="1"/>
              <w:jc w:val="both"/>
            </w:pPr>
            <w:r>
              <w:rPr>
                <w:rFonts w:eastAsia="Times New Roman" w:cs="Times New Roman"/>
              </w:rPr>
              <w:t xml:space="preserve">ANN </w:t>
            </w:r>
          </w:p>
        </w:tc>
        <w:tc>
          <w:tcPr>
            <w:tcW w:w="174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14F2FD3E" w14:textId="77777777" w:rsidR="00B642C6" w:rsidRDefault="00B642C6" w:rsidP="0096103C">
            <w:pPr>
              <w:jc w:val="both"/>
            </w:pPr>
            <w:r>
              <w:rPr>
                <w:rFonts w:eastAsia="Times New Roman" w:cs="Times New Roman"/>
              </w:rPr>
              <w:t xml:space="preserve">Clinical dataset </w:t>
            </w:r>
          </w:p>
        </w:tc>
        <w:tc>
          <w:tcPr>
            <w:tcW w:w="174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8E9EBB8" w14:textId="77777777" w:rsidR="00B642C6" w:rsidRDefault="00B642C6" w:rsidP="0096103C">
            <w:pPr>
              <w:spacing w:after="40" w:line="239" w:lineRule="auto"/>
              <w:ind w:left="1" w:right="8"/>
              <w:jc w:val="both"/>
            </w:pPr>
            <w:r>
              <w:rPr>
                <w:rFonts w:eastAsia="Times New Roman" w:cs="Times New Roman"/>
              </w:rPr>
              <w:t xml:space="preserve">Back Propagation </w:t>
            </w:r>
          </w:p>
          <w:p w14:paraId="5104D486" w14:textId="77777777" w:rsidR="00B642C6" w:rsidRDefault="00B642C6" w:rsidP="0096103C">
            <w:pPr>
              <w:ind w:left="1"/>
              <w:jc w:val="both"/>
            </w:pPr>
            <w:r>
              <w:rPr>
                <w:rFonts w:eastAsia="Times New Roman" w:cs="Times New Roman"/>
              </w:rPr>
              <w:t xml:space="preserve">Neural Network </w:t>
            </w:r>
          </w:p>
        </w:tc>
        <w:tc>
          <w:tcPr>
            <w:tcW w:w="1324"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4159FAFC" w14:textId="2BF89CA2" w:rsidR="00B642C6" w:rsidRDefault="00B642C6" w:rsidP="0096103C">
            <w:pPr>
              <w:ind w:left="1"/>
              <w:jc w:val="both"/>
            </w:pPr>
            <w:r>
              <w:rPr>
                <w:rFonts w:eastAsia="Times New Roman" w:cs="Times New Roman"/>
              </w:rPr>
              <w:t>9</w:t>
            </w:r>
            <w:r w:rsidR="00486B3C">
              <w:rPr>
                <w:rFonts w:eastAsia="Times New Roman" w:cs="Times New Roman"/>
              </w:rPr>
              <w:t>1</w:t>
            </w:r>
            <w:r>
              <w:rPr>
                <w:rFonts w:eastAsia="Times New Roman" w:cs="Times New Roman"/>
              </w:rPr>
              <w:t xml:space="preserve">.5% </w:t>
            </w:r>
          </w:p>
        </w:tc>
        <w:tc>
          <w:tcPr>
            <w:tcW w:w="2066"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3FE7B60" w14:textId="6D756AB4" w:rsidR="00B642C6" w:rsidRDefault="00B642C6" w:rsidP="0096103C">
            <w:pPr>
              <w:ind w:left="1"/>
              <w:jc w:val="both"/>
            </w:pPr>
            <w:r>
              <w:rPr>
                <w:rFonts w:eastAsia="Times New Roman" w:cs="Times New Roman"/>
              </w:rPr>
              <w:t xml:space="preserve"> </w:t>
            </w:r>
            <w:r w:rsidR="00CF3C0B">
              <w:rPr>
                <w:rFonts w:eastAsia="Times New Roman" w:cs="Times New Roman"/>
              </w:rPr>
              <w:t>Imbalanced Dataset</w:t>
            </w:r>
          </w:p>
        </w:tc>
      </w:tr>
      <w:tr w:rsidR="00B642C6" w14:paraId="00741797" w14:textId="77777777" w:rsidTr="00D17A8B">
        <w:trPr>
          <w:trHeight w:val="631"/>
        </w:trPr>
        <w:tc>
          <w:tcPr>
            <w:tcW w:w="452" w:type="dxa"/>
            <w:tcBorders>
              <w:top w:val="single" w:sz="4" w:space="0" w:color="000000"/>
              <w:left w:val="single" w:sz="4" w:space="0" w:color="000000"/>
              <w:bottom w:val="single" w:sz="4" w:space="0" w:color="000000"/>
              <w:right w:val="single" w:sz="4" w:space="0" w:color="000000"/>
            </w:tcBorders>
            <w:vAlign w:val="center"/>
          </w:tcPr>
          <w:p w14:paraId="76B5471B" w14:textId="77777777" w:rsidR="00B642C6" w:rsidRDefault="00B642C6" w:rsidP="0096103C">
            <w:pPr>
              <w:jc w:val="both"/>
            </w:pPr>
            <w:r>
              <w:rPr>
                <w:rFonts w:eastAsia="Times New Roman" w:cs="Times New Roman"/>
                <w:b/>
              </w:rPr>
              <w:t xml:space="preserve">10 </w:t>
            </w:r>
          </w:p>
        </w:tc>
        <w:tc>
          <w:tcPr>
            <w:tcW w:w="1633" w:type="dxa"/>
            <w:tcBorders>
              <w:top w:val="single" w:sz="4" w:space="0" w:color="000000"/>
              <w:left w:val="single" w:sz="4" w:space="0" w:color="000000"/>
              <w:bottom w:val="single" w:sz="4" w:space="0" w:color="000000"/>
              <w:right w:val="single" w:sz="4" w:space="0" w:color="000000"/>
            </w:tcBorders>
            <w:vAlign w:val="center"/>
          </w:tcPr>
          <w:p w14:paraId="2375E0FA" w14:textId="77777777" w:rsidR="00B642C6" w:rsidRDefault="00B642C6" w:rsidP="0096103C">
            <w:pPr>
              <w:ind w:left="1"/>
              <w:jc w:val="both"/>
            </w:pPr>
            <w:r>
              <w:rPr>
                <w:rFonts w:eastAsia="Times New Roman" w:cs="Times New Roman"/>
              </w:rPr>
              <w:t xml:space="preserve">Victor </w:t>
            </w:r>
            <w:proofErr w:type="spellStart"/>
            <w:r>
              <w:rPr>
                <w:rFonts w:eastAsia="Times New Roman" w:cs="Times New Roman"/>
              </w:rPr>
              <w:t>Gotliv</w:t>
            </w:r>
            <w:proofErr w:type="spellEnd"/>
            <w:r>
              <w:rPr>
                <w:rFonts w:eastAsia="Times New Roman" w:cs="Times New Roman"/>
              </w:rPr>
              <w:t xml:space="preserve">, … (2013) </w:t>
            </w:r>
          </w:p>
        </w:tc>
        <w:tc>
          <w:tcPr>
            <w:tcW w:w="1835" w:type="dxa"/>
            <w:tcBorders>
              <w:top w:val="single" w:sz="4" w:space="0" w:color="000000"/>
              <w:left w:val="single" w:sz="4" w:space="0" w:color="000000"/>
              <w:bottom w:val="single" w:sz="4" w:space="0" w:color="000000"/>
              <w:right w:val="single" w:sz="4" w:space="0" w:color="000000"/>
            </w:tcBorders>
            <w:vAlign w:val="center"/>
          </w:tcPr>
          <w:p w14:paraId="7C44AE8F" w14:textId="77777777" w:rsidR="00B642C6" w:rsidRDefault="00B642C6" w:rsidP="0096103C">
            <w:pPr>
              <w:ind w:left="1"/>
              <w:jc w:val="both"/>
            </w:pPr>
            <w:r>
              <w:rPr>
                <w:rFonts w:eastAsia="Times New Roman" w:cs="Times New Roman"/>
              </w:rPr>
              <w:t xml:space="preserve">Diagnostic of </w:t>
            </w:r>
          </w:p>
          <w:p w14:paraId="71E998AF" w14:textId="77777777" w:rsidR="00B642C6" w:rsidRDefault="00B642C6" w:rsidP="0096103C">
            <w:pPr>
              <w:spacing w:after="18"/>
              <w:ind w:left="1"/>
              <w:jc w:val="both"/>
            </w:pPr>
            <w:r>
              <w:rPr>
                <w:rFonts w:eastAsia="Times New Roman" w:cs="Times New Roman"/>
              </w:rPr>
              <w:t xml:space="preserve">Thalassemia </w:t>
            </w:r>
          </w:p>
          <w:p w14:paraId="299371C7" w14:textId="77777777" w:rsidR="00B642C6" w:rsidRDefault="00B642C6" w:rsidP="0096103C">
            <w:pPr>
              <w:ind w:left="1"/>
              <w:jc w:val="both"/>
            </w:pPr>
            <w:r>
              <w:rPr>
                <w:rFonts w:eastAsia="Times New Roman" w:cs="Times New Roman"/>
              </w:rPr>
              <w:t xml:space="preserve">Minor by ANN </w:t>
            </w:r>
          </w:p>
        </w:tc>
        <w:tc>
          <w:tcPr>
            <w:tcW w:w="1746" w:type="dxa"/>
            <w:tcBorders>
              <w:top w:val="single" w:sz="4" w:space="0" w:color="000000"/>
              <w:left w:val="single" w:sz="4" w:space="0" w:color="000000"/>
              <w:bottom w:val="single" w:sz="4" w:space="0" w:color="000000"/>
              <w:right w:val="single" w:sz="4" w:space="0" w:color="000000"/>
            </w:tcBorders>
            <w:vAlign w:val="center"/>
          </w:tcPr>
          <w:p w14:paraId="1880B10B" w14:textId="77777777" w:rsidR="00B642C6" w:rsidRDefault="00B642C6" w:rsidP="0096103C">
            <w:pPr>
              <w:jc w:val="both"/>
            </w:pPr>
            <w:r>
              <w:rPr>
                <w:rFonts w:eastAsia="Times New Roman" w:cs="Times New Roman"/>
              </w:rPr>
              <w:t xml:space="preserve">Self-Collected Data </w:t>
            </w:r>
          </w:p>
        </w:tc>
        <w:tc>
          <w:tcPr>
            <w:tcW w:w="1747" w:type="dxa"/>
            <w:tcBorders>
              <w:top w:val="single" w:sz="4" w:space="0" w:color="000000"/>
              <w:left w:val="single" w:sz="4" w:space="0" w:color="000000"/>
              <w:bottom w:val="single" w:sz="4" w:space="0" w:color="000000"/>
              <w:right w:val="single" w:sz="4" w:space="0" w:color="000000"/>
            </w:tcBorders>
            <w:vAlign w:val="center"/>
          </w:tcPr>
          <w:p w14:paraId="1C14ACFE" w14:textId="77777777" w:rsidR="00B642C6" w:rsidRDefault="00B642C6" w:rsidP="0096103C">
            <w:pPr>
              <w:spacing w:after="18"/>
              <w:ind w:left="1"/>
              <w:jc w:val="both"/>
            </w:pPr>
            <w:r>
              <w:rPr>
                <w:rFonts w:eastAsia="Times New Roman" w:cs="Times New Roman"/>
              </w:rPr>
              <w:t xml:space="preserve">Feedforward </w:t>
            </w:r>
          </w:p>
          <w:p w14:paraId="603D5660" w14:textId="77777777" w:rsidR="00B642C6" w:rsidRDefault="00B642C6" w:rsidP="0096103C">
            <w:pPr>
              <w:ind w:left="1"/>
              <w:jc w:val="both"/>
            </w:pPr>
            <w:r>
              <w:rPr>
                <w:rFonts w:eastAsia="Times New Roman" w:cs="Times New Roman"/>
              </w:rPr>
              <w:t xml:space="preserve">Neural Network </w:t>
            </w:r>
          </w:p>
        </w:tc>
        <w:tc>
          <w:tcPr>
            <w:tcW w:w="1324" w:type="dxa"/>
            <w:tcBorders>
              <w:top w:val="single" w:sz="4" w:space="0" w:color="000000"/>
              <w:left w:val="single" w:sz="4" w:space="0" w:color="000000"/>
              <w:bottom w:val="single" w:sz="4" w:space="0" w:color="000000"/>
              <w:right w:val="single" w:sz="4" w:space="0" w:color="000000"/>
            </w:tcBorders>
            <w:vAlign w:val="center"/>
          </w:tcPr>
          <w:p w14:paraId="2C27935E" w14:textId="6F5AF8A0" w:rsidR="00B642C6" w:rsidRDefault="00B642C6" w:rsidP="0096103C">
            <w:pPr>
              <w:ind w:left="1"/>
              <w:jc w:val="both"/>
            </w:pPr>
            <w:r>
              <w:rPr>
                <w:rFonts w:eastAsia="Times New Roman" w:cs="Times New Roman"/>
              </w:rPr>
              <w:t>9</w:t>
            </w:r>
            <w:r w:rsidR="00486B3C">
              <w:rPr>
                <w:rFonts w:eastAsia="Times New Roman" w:cs="Times New Roman"/>
              </w:rPr>
              <w:t>3</w:t>
            </w:r>
            <w:r>
              <w:rPr>
                <w:rFonts w:eastAsia="Times New Roman" w:cs="Times New Roman"/>
              </w:rPr>
              <w:t xml:space="preserve">.7% </w:t>
            </w:r>
          </w:p>
        </w:tc>
        <w:tc>
          <w:tcPr>
            <w:tcW w:w="2066" w:type="dxa"/>
            <w:tcBorders>
              <w:top w:val="single" w:sz="4" w:space="0" w:color="000000"/>
              <w:left w:val="single" w:sz="4" w:space="0" w:color="000000"/>
              <w:bottom w:val="single" w:sz="4" w:space="0" w:color="000000"/>
              <w:right w:val="single" w:sz="4" w:space="0" w:color="000000"/>
            </w:tcBorders>
            <w:vAlign w:val="center"/>
          </w:tcPr>
          <w:p w14:paraId="054D459C" w14:textId="77EE92FE" w:rsidR="00B642C6" w:rsidRDefault="00B642C6" w:rsidP="0096103C">
            <w:pPr>
              <w:ind w:left="1"/>
              <w:jc w:val="both"/>
            </w:pPr>
            <w:r>
              <w:rPr>
                <w:rFonts w:eastAsia="Times New Roman" w:cs="Times New Roman"/>
              </w:rPr>
              <w:t xml:space="preserve"> </w:t>
            </w:r>
            <w:r w:rsidR="002F4667" w:rsidRPr="002F4667">
              <w:rPr>
                <w:rFonts w:eastAsia="Times New Roman" w:cs="Times New Roman"/>
              </w:rPr>
              <w:t>Deficient training data</w:t>
            </w:r>
          </w:p>
        </w:tc>
      </w:tr>
    </w:tbl>
    <w:p w14:paraId="1DD2603F" w14:textId="77777777" w:rsidR="009F7AF0" w:rsidRDefault="009F7AF0" w:rsidP="0096103C">
      <w:pPr>
        <w:jc w:val="both"/>
        <w:rPr>
          <w:szCs w:val="24"/>
        </w:rPr>
      </w:pPr>
    </w:p>
    <w:p w14:paraId="631CEF99" w14:textId="77777777" w:rsidR="003F4A78" w:rsidRDefault="003F4A78" w:rsidP="0096103C">
      <w:pPr>
        <w:jc w:val="both"/>
        <w:rPr>
          <w:szCs w:val="24"/>
        </w:rPr>
      </w:pPr>
    </w:p>
    <w:p w14:paraId="243F197C" w14:textId="5A157287" w:rsidR="00B642C6" w:rsidRDefault="00B642C6" w:rsidP="0096103C">
      <w:pPr>
        <w:pStyle w:val="Heading1"/>
        <w:jc w:val="both"/>
      </w:pPr>
      <w:r>
        <w:t>Materials and Methods</w:t>
      </w:r>
    </w:p>
    <w:p w14:paraId="23C170B5" w14:textId="77777777" w:rsidR="00B642C6" w:rsidRPr="00946573" w:rsidRDefault="00B642C6" w:rsidP="0096103C">
      <w:pPr>
        <w:jc w:val="both"/>
      </w:pPr>
    </w:p>
    <w:p w14:paraId="4F0D8E3E" w14:textId="654BA045" w:rsidR="00B642C6" w:rsidRDefault="00B642C6" w:rsidP="0096103C">
      <w:pPr>
        <w:jc w:val="both"/>
        <w:rPr>
          <w:szCs w:val="24"/>
        </w:rPr>
      </w:pPr>
      <w:r>
        <w:rPr>
          <w:szCs w:val="24"/>
        </w:rPr>
        <w:t xml:space="preserve">Covid-19 detection model includes </w:t>
      </w:r>
      <w:r w:rsidR="00487446">
        <w:rPr>
          <w:szCs w:val="24"/>
        </w:rPr>
        <w:t>a systematic</w:t>
      </w:r>
      <w:r>
        <w:rPr>
          <w:szCs w:val="24"/>
        </w:rPr>
        <w:t xml:space="preserve"> approach. It consists of a series of various steps which includes data acquisition, data preprocessing, training, testing, evaluation, and output. Dataset obtained from the source of ‘Kaggle’ website. The dataset obtained consists of three classes folders namely ‘Normal’, ‘Viral’ and ‘COVID-19 affected’. After the accession of the data, data is preprocessed by using different techniques to make it ready for use. The preprocessed data is then fed into the</w:t>
      </w:r>
      <w:r w:rsidR="007F69DB">
        <w:rPr>
          <w:szCs w:val="24"/>
        </w:rPr>
        <w:t xml:space="preserve"> either</w:t>
      </w:r>
      <w:r>
        <w:rPr>
          <w:szCs w:val="24"/>
        </w:rPr>
        <w:t xml:space="preserve"> Convolutional Neural Network Model</w:t>
      </w:r>
      <w:r w:rsidR="007F69DB">
        <w:rPr>
          <w:szCs w:val="24"/>
        </w:rPr>
        <w:t xml:space="preserve"> or VGG 16 depending on which model is </w:t>
      </w:r>
      <w:r w:rsidR="00CE5CB8">
        <w:rPr>
          <w:szCs w:val="24"/>
        </w:rPr>
        <w:t xml:space="preserve">chosen </w:t>
      </w:r>
      <w:r>
        <w:rPr>
          <w:szCs w:val="24"/>
        </w:rPr>
        <w:t xml:space="preserve">, </w:t>
      </w:r>
      <w:r w:rsidR="00CE5CB8">
        <w:rPr>
          <w:szCs w:val="24"/>
        </w:rPr>
        <w:t xml:space="preserve">Both of these models are </w:t>
      </w:r>
      <w:r>
        <w:rPr>
          <w:szCs w:val="24"/>
        </w:rPr>
        <w:t xml:space="preserve">consist of multiple convolutional and pooling layers </w:t>
      </w:r>
      <w:r w:rsidRPr="008833CC">
        <w:rPr>
          <w:szCs w:val="24"/>
        </w:rPr>
        <w:t xml:space="preserve">to extract important features </w:t>
      </w:r>
      <w:r>
        <w:rPr>
          <w:szCs w:val="24"/>
        </w:rPr>
        <w:t xml:space="preserve">by </w:t>
      </w:r>
      <w:r w:rsidRPr="008833CC">
        <w:rPr>
          <w:szCs w:val="24"/>
        </w:rPr>
        <w:t>analyzing the X-ray images to make efficient identification of</w:t>
      </w:r>
      <w:r>
        <w:rPr>
          <w:szCs w:val="24"/>
        </w:rPr>
        <w:t xml:space="preserve"> Covid-19</w:t>
      </w:r>
      <w:r w:rsidRPr="008833CC">
        <w:rPr>
          <w:szCs w:val="24"/>
        </w:rPr>
        <w:t xml:space="preserve"> </w:t>
      </w:r>
      <w:r>
        <w:rPr>
          <w:szCs w:val="24"/>
        </w:rPr>
        <w:t xml:space="preserve"> and then these layers are followed by the flattening of data and then full connected network is created and results are passed to the output layer</w:t>
      </w:r>
      <w:bookmarkStart w:id="1" w:name="_Hlk164884534"/>
      <w:r>
        <w:rPr>
          <w:szCs w:val="24"/>
        </w:rPr>
        <w:t xml:space="preserve"> and then the model is compiled and evaluation is done to validate models performance. </w:t>
      </w:r>
      <w:bookmarkEnd w:id="1"/>
    </w:p>
    <w:p w14:paraId="21E97846" w14:textId="69A5ADBE" w:rsidR="00A266A7" w:rsidRPr="00D177C3" w:rsidRDefault="00D177C3" w:rsidP="00D177C3">
      <w:pPr>
        <w:jc w:val="center"/>
        <w:rPr>
          <w:szCs w:val="24"/>
        </w:rPr>
      </w:pPr>
      <w:r>
        <w:rPr>
          <w:rFonts w:cs="Times New Roman"/>
          <w:noProof/>
          <w:szCs w:val="24"/>
        </w:rPr>
        <w:drawing>
          <wp:inline distT="0" distB="0" distL="0" distR="0" wp14:anchorId="579EE7D6" wp14:editId="25F09217">
            <wp:extent cx="5553710" cy="2644140"/>
            <wp:effectExtent l="0" t="0" r="8890" b="3810"/>
            <wp:docPr id="1444199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199405" name="Picture 1444199405"/>
                    <pic:cNvPicPr/>
                  </pic:nvPicPr>
                  <pic:blipFill>
                    <a:blip r:embed="rId8">
                      <a:extLst>
                        <a:ext uri="{28A0092B-C50C-407E-A947-70E740481C1C}">
                          <a14:useLocalDpi xmlns:a14="http://schemas.microsoft.com/office/drawing/2010/main" val="0"/>
                        </a:ext>
                      </a:extLst>
                    </a:blip>
                    <a:stretch>
                      <a:fillRect/>
                    </a:stretch>
                  </pic:blipFill>
                  <pic:spPr>
                    <a:xfrm>
                      <a:off x="0" y="0"/>
                      <a:ext cx="5567541" cy="2650725"/>
                    </a:xfrm>
                    <a:prstGeom prst="rect">
                      <a:avLst/>
                    </a:prstGeom>
                  </pic:spPr>
                </pic:pic>
              </a:graphicData>
            </a:graphic>
          </wp:inline>
        </w:drawing>
      </w:r>
    </w:p>
    <w:p w14:paraId="391031E0" w14:textId="271EECD2" w:rsidR="00B642C6" w:rsidRPr="00BB410C" w:rsidRDefault="00A266A7" w:rsidP="00BB410C">
      <w:pPr>
        <w:pStyle w:val="Caption"/>
        <w:jc w:val="center"/>
        <w:rPr>
          <w:b/>
          <w:bCs/>
          <w:i w:val="0"/>
          <w:iCs w:val="0"/>
          <w:color w:val="7F7F7F" w:themeColor="text1" w:themeTint="80"/>
          <w:sz w:val="28"/>
          <w:szCs w:val="28"/>
        </w:rPr>
      </w:pPr>
      <w:r w:rsidRPr="00D177C3">
        <w:rPr>
          <w:b/>
          <w:bCs/>
          <w:i w:val="0"/>
          <w:iCs w:val="0"/>
          <w:color w:val="7F7F7F" w:themeColor="text1" w:themeTint="80"/>
          <w:sz w:val="28"/>
          <w:szCs w:val="28"/>
        </w:rPr>
        <w:t xml:space="preserve">Figure </w:t>
      </w:r>
      <w:r w:rsidRPr="00D177C3">
        <w:rPr>
          <w:b/>
          <w:bCs/>
          <w:i w:val="0"/>
          <w:iCs w:val="0"/>
          <w:color w:val="7F7F7F" w:themeColor="text1" w:themeTint="80"/>
          <w:sz w:val="28"/>
          <w:szCs w:val="28"/>
        </w:rPr>
        <w:fldChar w:fldCharType="begin"/>
      </w:r>
      <w:r w:rsidRPr="00D177C3">
        <w:rPr>
          <w:b/>
          <w:bCs/>
          <w:i w:val="0"/>
          <w:iCs w:val="0"/>
          <w:color w:val="7F7F7F" w:themeColor="text1" w:themeTint="80"/>
          <w:sz w:val="28"/>
          <w:szCs w:val="28"/>
        </w:rPr>
        <w:instrText xml:space="preserve"> SEQ Figure \* ARABIC </w:instrText>
      </w:r>
      <w:r w:rsidRPr="00D177C3">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1</w:t>
      </w:r>
      <w:r w:rsidRPr="00D177C3">
        <w:rPr>
          <w:b/>
          <w:bCs/>
          <w:i w:val="0"/>
          <w:iCs w:val="0"/>
          <w:color w:val="7F7F7F" w:themeColor="text1" w:themeTint="80"/>
          <w:sz w:val="28"/>
          <w:szCs w:val="28"/>
        </w:rPr>
        <w:fldChar w:fldCharType="end"/>
      </w:r>
      <w:r w:rsidRPr="00D177C3">
        <w:rPr>
          <w:b/>
          <w:bCs/>
          <w:i w:val="0"/>
          <w:iCs w:val="0"/>
          <w:color w:val="7F7F7F" w:themeColor="text1" w:themeTint="80"/>
          <w:sz w:val="28"/>
          <w:szCs w:val="28"/>
        </w:rPr>
        <w:t xml:space="preserve">: Methodology Diagram </w:t>
      </w:r>
      <w:r w:rsidR="00B642C6">
        <w:rPr>
          <w:szCs w:val="24"/>
        </w:rPr>
        <w:tab/>
      </w:r>
    </w:p>
    <w:p w14:paraId="3D561FCA" w14:textId="4FF68CD8" w:rsidR="00B642C6" w:rsidRDefault="00B642C6" w:rsidP="0096103C">
      <w:pPr>
        <w:pStyle w:val="Heading2"/>
        <w:jc w:val="both"/>
      </w:pPr>
      <w:r>
        <w:t>Data Acquisition</w:t>
      </w:r>
    </w:p>
    <w:p w14:paraId="2C0E51D0" w14:textId="77777777" w:rsidR="00B642C6" w:rsidRDefault="00B642C6" w:rsidP="00715A7D">
      <w:pPr>
        <w:jc w:val="both"/>
        <w:rPr>
          <w:szCs w:val="24"/>
        </w:rPr>
      </w:pPr>
      <w:r>
        <w:rPr>
          <w:szCs w:val="24"/>
        </w:rPr>
        <w:t>The dataset utilized for this project of Covid-19 detection using Artificial Neural Network (CNN) is obtained from the source of website of Kaggle. The dataset is consisting of three classes:</w:t>
      </w:r>
    </w:p>
    <w:p w14:paraId="3C6572B4" w14:textId="77777777" w:rsidR="00B642C6" w:rsidRDefault="00B642C6" w:rsidP="00715A7D">
      <w:pPr>
        <w:pStyle w:val="ListParagraph"/>
        <w:numPr>
          <w:ilvl w:val="0"/>
          <w:numId w:val="1"/>
        </w:numPr>
        <w:jc w:val="both"/>
        <w:rPr>
          <w:szCs w:val="24"/>
        </w:rPr>
      </w:pPr>
      <w:r>
        <w:rPr>
          <w:szCs w:val="24"/>
        </w:rPr>
        <w:t>Normal.</w:t>
      </w:r>
    </w:p>
    <w:p w14:paraId="1AEE2A93" w14:textId="77777777" w:rsidR="00B642C6" w:rsidRDefault="00B642C6" w:rsidP="00715A7D">
      <w:pPr>
        <w:pStyle w:val="ListParagraph"/>
        <w:numPr>
          <w:ilvl w:val="0"/>
          <w:numId w:val="1"/>
        </w:numPr>
        <w:jc w:val="both"/>
        <w:rPr>
          <w:szCs w:val="24"/>
        </w:rPr>
      </w:pPr>
      <w:r>
        <w:rPr>
          <w:szCs w:val="24"/>
        </w:rPr>
        <w:t>Viral.</w:t>
      </w:r>
    </w:p>
    <w:p w14:paraId="3DE4124F" w14:textId="77777777" w:rsidR="00B642C6" w:rsidRPr="00C6269B" w:rsidRDefault="00B642C6" w:rsidP="00715A7D">
      <w:pPr>
        <w:pStyle w:val="ListParagraph"/>
        <w:numPr>
          <w:ilvl w:val="0"/>
          <w:numId w:val="1"/>
        </w:numPr>
        <w:jc w:val="both"/>
        <w:rPr>
          <w:szCs w:val="24"/>
        </w:rPr>
      </w:pPr>
      <w:r>
        <w:rPr>
          <w:szCs w:val="24"/>
        </w:rPr>
        <w:t xml:space="preserve">COVID-19 affected patients. </w:t>
      </w:r>
    </w:p>
    <w:p w14:paraId="719F306C" w14:textId="696D542D" w:rsidR="00B642C6" w:rsidRDefault="00B642C6" w:rsidP="00715A7D">
      <w:pPr>
        <w:jc w:val="both"/>
        <w:rPr>
          <w:szCs w:val="24"/>
        </w:rPr>
      </w:pPr>
      <w:r>
        <w:rPr>
          <w:szCs w:val="24"/>
        </w:rPr>
        <w:t xml:space="preserve">In total the dataset consists of approximately 1500 images divided </w:t>
      </w:r>
      <w:r w:rsidR="002A4060">
        <w:rPr>
          <w:szCs w:val="24"/>
        </w:rPr>
        <w:t>into the three</w:t>
      </w:r>
      <w:r>
        <w:rPr>
          <w:szCs w:val="24"/>
        </w:rPr>
        <w:t xml:space="preserve"> classes mentioned above. These three classes are used for the training and testing of our CNN model. Normal class consists of the normal healthy images of chests while viral class consists of images of chests effected with different viruses and class name COVID-19 affected patients contains images of chests affected with disease of COVID-19. All these three classes are combinedly used for the purpose of training and testing of our model.</w:t>
      </w:r>
    </w:p>
    <w:p w14:paraId="6D7976A1" w14:textId="77777777" w:rsidR="00DC229C" w:rsidRPr="00C6269B" w:rsidRDefault="00DC229C" w:rsidP="00715A7D">
      <w:pPr>
        <w:jc w:val="both"/>
        <w:rPr>
          <w:szCs w:val="24"/>
        </w:rPr>
      </w:pPr>
    </w:p>
    <w:p w14:paraId="03118345" w14:textId="31E43AF5" w:rsidR="00B642C6" w:rsidRPr="00D657CD" w:rsidRDefault="00B642C6" w:rsidP="00715A7D">
      <w:pPr>
        <w:pStyle w:val="Heading2"/>
        <w:jc w:val="both"/>
      </w:pPr>
      <w:r>
        <w:t>Data preprocessing</w:t>
      </w:r>
    </w:p>
    <w:p w14:paraId="51E58E0F" w14:textId="37EDFCC6" w:rsidR="00B642C6" w:rsidRDefault="00B642C6" w:rsidP="00715A7D">
      <w:pPr>
        <w:jc w:val="both"/>
        <w:rPr>
          <w:szCs w:val="24"/>
        </w:rPr>
      </w:pPr>
      <w:r>
        <w:rPr>
          <w:szCs w:val="24"/>
        </w:rPr>
        <w:t>Data preprocessing is a crucial step in machine learning and deep learning tasks. It involves various types of techniques to transform the data into a suitable format for further processing. Our model of covid-19 detection uses the ‘Rescaling’ technique of data preprocessing. In this technique every pixel is divided by the maximum pixel value to scale down all pixel values to the range [0,1]. In addition to this during preprocessing stage the data is split into training and testing for the purpose of first training the model by using train data and then testing the model with the rest of the data in test. The color mode is set to ‘</w:t>
      </w:r>
      <w:proofErr w:type="spellStart"/>
      <w:r>
        <w:rPr>
          <w:szCs w:val="24"/>
        </w:rPr>
        <w:t>rgb</w:t>
      </w:r>
      <w:proofErr w:type="spellEnd"/>
      <w:r w:rsidR="002A4060">
        <w:rPr>
          <w:szCs w:val="24"/>
        </w:rPr>
        <w:t>’,</w:t>
      </w:r>
      <w:r>
        <w:rPr>
          <w:szCs w:val="24"/>
        </w:rPr>
        <w:t xml:space="preserve"> so the images are read in RGB format. </w:t>
      </w:r>
    </w:p>
    <w:p w14:paraId="6E87C4CB" w14:textId="77777777" w:rsidR="00B642C6" w:rsidRDefault="00B642C6" w:rsidP="00715A7D">
      <w:pPr>
        <w:jc w:val="both"/>
        <w:rPr>
          <w:szCs w:val="24"/>
        </w:rPr>
      </w:pPr>
    </w:p>
    <w:p w14:paraId="69958D70" w14:textId="1E294FB9" w:rsidR="00B642C6" w:rsidRPr="00B325C0" w:rsidRDefault="00B642C6" w:rsidP="00715A7D">
      <w:pPr>
        <w:pStyle w:val="Heading2"/>
        <w:jc w:val="both"/>
      </w:pPr>
      <w:r>
        <w:t>Data Augmentation</w:t>
      </w:r>
    </w:p>
    <w:p w14:paraId="5982E89C" w14:textId="2224EEAF" w:rsidR="00AC2C4F" w:rsidRDefault="00B642C6" w:rsidP="00715A7D">
      <w:pPr>
        <w:jc w:val="both"/>
        <w:rPr>
          <w:szCs w:val="24"/>
        </w:rPr>
      </w:pPr>
      <w:r w:rsidRPr="00B325C0">
        <w:rPr>
          <w:szCs w:val="24"/>
        </w:rPr>
        <w:t>Data augmentation incorporates various procedures or techniques to grow dataset by making varieties of existing information to upgrade performance of model.</w:t>
      </w:r>
      <w:r>
        <w:rPr>
          <w:szCs w:val="24"/>
        </w:rPr>
        <w:t xml:space="preserve"> Our model of Covid-19 detection uses various data augmentation techniques including shear range, zoom range, horizontal flip, flow from directory. Shearing distorts the image along a specified axis. Our model uses a range of 0.2 which means images are sheered by maximum angle of 0.2. Horizontal flip is used to flip the images horizontally and add those flipped images to the dataset results in growing the size of dataset. Zoom range is used to zoom in or out the images, our model uses zoom range of 0.2 which means images are zoomed in or out by a factor of 20%. </w:t>
      </w:r>
    </w:p>
    <w:p w14:paraId="028BD1CF" w14:textId="77777777" w:rsidR="007C795D" w:rsidRDefault="007C795D" w:rsidP="00715A7D">
      <w:pPr>
        <w:jc w:val="both"/>
        <w:rPr>
          <w:szCs w:val="24"/>
        </w:rPr>
      </w:pPr>
    </w:p>
    <w:p w14:paraId="7DE0F68D" w14:textId="6F1545F2" w:rsidR="00114707" w:rsidRDefault="00B642C6" w:rsidP="00715A7D">
      <w:pPr>
        <w:pStyle w:val="Heading2"/>
        <w:jc w:val="both"/>
      </w:pPr>
      <w:r>
        <w:t>Data Visualization</w:t>
      </w:r>
    </w:p>
    <w:p w14:paraId="372D90C0" w14:textId="77777777" w:rsidR="00347BDB" w:rsidRDefault="00347BDB" w:rsidP="00715A7D">
      <w:pPr>
        <w:jc w:val="both"/>
      </w:pPr>
    </w:p>
    <w:p w14:paraId="3BC04DB7" w14:textId="77777777" w:rsidR="00347BDB" w:rsidRDefault="00347BDB" w:rsidP="00347BDB">
      <w:pPr>
        <w:keepNext/>
      </w:pPr>
      <w:r w:rsidRPr="00347BDB">
        <w:rPr>
          <w:noProof/>
        </w:rPr>
        <w:drawing>
          <wp:inline distT="0" distB="0" distL="0" distR="0" wp14:anchorId="50C3320B" wp14:editId="79FD41D2">
            <wp:extent cx="5943600" cy="1988820"/>
            <wp:effectExtent l="0" t="0" r="0" b="0"/>
            <wp:docPr id="716085778" name="Picture 1" descr="A x-ray of a person's ch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085778" name="Picture 1" descr="A x-ray of a person's chest&#10;&#10;Description automatically generated"/>
                    <pic:cNvPicPr/>
                  </pic:nvPicPr>
                  <pic:blipFill>
                    <a:blip r:embed="rId9"/>
                    <a:stretch>
                      <a:fillRect/>
                    </a:stretch>
                  </pic:blipFill>
                  <pic:spPr>
                    <a:xfrm>
                      <a:off x="0" y="0"/>
                      <a:ext cx="5943600" cy="1988820"/>
                    </a:xfrm>
                    <a:prstGeom prst="rect">
                      <a:avLst/>
                    </a:prstGeom>
                  </pic:spPr>
                </pic:pic>
              </a:graphicData>
            </a:graphic>
          </wp:inline>
        </w:drawing>
      </w:r>
    </w:p>
    <w:p w14:paraId="09CA89DF" w14:textId="40F3BB70" w:rsidR="00347BDB" w:rsidRPr="00347BDB" w:rsidRDefault="00347BDB" w:rsidP="00347BDB">
      <w:pPr>
        <w:pStyle w:val="Caption"/>
        <w:jc w:val="center"/>
        <w:rPr>
          <w:b/>
          <w:bCs/>
          <w:i w:val="0"/>
          <w:iCs w:val="0"/>
          <w:color w:val="7F7F7F" w:themeColor="text1" w:themeTint="80"/>
          <w:sz w:val="28"/>
          <w:szCs w:val="28"/>
        </w:rPr>
      </w:pPr>
      <w:r w:rsidRPr="00347BDB">
        <w:rPr>
          <w:b/>
          <w:bCs/>
          <w:i w:val="0"/>
          <w:iCs w:val="0"/>
          <w:color w:val="7F7F7F" w:themeColor="text1" w:themeTint="80"/>
          <w:sz w:val="28"/>
          <w:szCs w:val="28"/>
        </w:rPr>
        <w:t xml:space="preserve">Figure </w:t>
      </w:r>
      <w:r w:rsidRPr="00347BDB">
        <w:rPr>
          <w:b/>
          <w:bCs/>
          <w:i w:val="0"/>
          <w:iCs w:val="0"/>
          <w:color w:val="7F7F7F" w:themeColor="text1" w:themeTint="80"/>
          <w:sz w:val="28"/>
          <w:szCs w:val="28"/>
        </w:rPr>
        <w:fldChar w:fldCharType="begin"/>
      </w:r>
      <w:r w:rsidRPr="00347BDB">
        <w:rPr>
          <w:b/>
          <w:bCs/>
          <w:i w:val="0"/>
          <w:iCs w:val="0"/>
          <w:color w:val="7F7F7F" w:themeColor="text1" w:themeTint="80"/>
          <w:sz w:val="28"/>
          <w:szCs w:val="28"/>
        </w:rPr>
        <w:instrText xml:space="preserve"> SEQ Figure \* ARABIC </w:instrText>
      </w:r>
      <w:r w:rsidRPr="00347BDB">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2</w:t>
      </w:r>
      <w:r w:rsidRPr="00347BDB">
        <w:rPr>
          <w:b/>
          <w:bCs/>
          <w:i w:val="0"/>
          <w:iCs w:val="0"/>
          <w:color w:val="7F7F7F" w:themeColor="text1" w:themeTint="80"/>
          <w:sz w:val="28"/>
          <w:szCs w:val="28"/>
        </w:rPr>
        <w:fldChar w:fldCharType="end"/>
      </w:r>
      <w:r w:rsidRPr="00347BDB">
        <w:rPr>
          <w:b/>
          <w:bCs/>
          <w:i w:val="0"/>
          <w:iCs w:val="0"/>
          <w:color w:val="7F7F7F" w:themeColor="text1" w:themeTint="80"/>
          <w:sz w:val="28"/>
          <w:szCs w:val="28"/>
        </w:rPr>
        <w:t xml:space="preserve"> a) Covid, b) Normal, c) Virus</w:t>
      </w:r>
    </w:p>
    <w:p w14:paraId="1C9E0FDB" w14:textId="499A8EE7" w:rsidR="007C795D" w:rsidRDefault="007C795D" w:rsidP="0096103C">
      <w:pPr>
        <w:jc w:val="both"/>
        <w:rPr>
          <w:noProof/>
        </w:rPr>
      </w:pPr>
    </w:p>
    <w:p w14:paraId="190EC596" w14:textId="3AD4F6AC" w:rsidR="007C795D" w:rsidRDefault="007C795D" w:rsidP="0096103C">
      <w:pPr>
        <w:jc w:val="both"/>
        <w:rPr>
          <w:noProof/>
        </w:rPr>
      </w:pPr>
    </w:p>
    <w:p w14:paraId="1AF2AC30" w14:textId="43F7042E" w:rsidR="00B642C6" w:rsidRDefault="00B642C6" w:rsidP="00715A7D">
      <w:pPr>
        <w:pStyle w:val="Heading2"/>
        <w:jc w:val="both"/>
      </w:pPr>
      <w:r>
        <w:t>Deep Learning Model</w:t>
      </w:r>
    </w:p>
    <w:p w14:paraId="6AC46CE6" w14:textId="77777777" w:rsidR="00B642C6" w:rsidRDefault="00B642C6" w:rsidP="00715A7D">
      <w:pPr>
        <w:jc w:val="both"/>
        <w:rPr>
          <w:szCs w:val="24"/>
        </w:rPr>
      </w:pPr>
      <w:r>
        <w:rPr>
          <w:szCs w:val="24"/>
        </w:rPr>
        <w:t>Selecting the appropriate model is a very essential part in problem solving. While choosing between different models to use for solving a particular problem make sure to take into consideration very precisely what the actual problem is and what are the expected outcomes. Furthermore, before finalizing the model, it’s also very essential to evaluate performance by examining the F1 score, accuracy, Precision and recall of the model output for the desired problem. The problem we are solving is the COVID-19 detection and we aim to classify images as normal and COVID-19 affected, making it a binary classification task.</w:t>
      </w:r>
    </w:p>
    <w:p w14:paraId="0C92ADFE" w14:textId="77777777" w:rsidR="00B642C6" w:rsidRDefault="00B642C6" w:rsidP="00715A7D">
      <w:pPr>
        <w:jc w:val="both"/>
        <w:rPr>
          <w:szCs w:val="24"/>
        </w:rPr>
      </w:pPr>
      <w:r>
        <w:rPr>
          <w:szCs w:val="24"/>
        </w:rPr>
        <w:t>We aim at classifying the inputs as positive or negative (positive states that the input image is an image of a healthy lungs while negative states that the input image of chest or lungs is affected with the virus COVID-19).</w:t>
      </w:r>
    </w:p>
    <w:p w14:paraId="799D01C5" w14:textId="29DABE42" w:rsidR="00BA5590" w:rsidRDefault="00B642C6" w:rsidP="00715A7D">
      <w:pPr>
        <w:jc w:val="both"/>
        <w:rPr>
          <w:b/>
          <w:bCs/>
          <w:szCs w:val="24"/>
        </w:rPr>
      </w:pPr>
      <w:r>
        <w:rPr>
          <w:szCs w:val="24"/>
        </w:rPr>
        <w:t xml:space="preserve">The model which we selected considering our problem and the outputs we expect </w:t>
      </w:r>
      <w:r w:rsidR="00BA5590">
        <w:rPr>
          <w:szCs w:val="24"/>
        </w:rPr>
        <w:t>are</w:t>
      </w:r>
      <w:r>
        <w:rPr>
          <w:szCs w:val="24"/>
        </w:rPr>
        <w:t xml:space="preserve"> </w:t>
      </w:r>
      <w:r w:rsidRPr="00836B1B">
        <w:rPr>
          <w:b/>
          <w:bCs/>
          <w:szCs w:val="24"/>
        </w:rPr>
        <w:t>Convolutional Neural Network</w:t>
      </w:r>
      <w:r>
        <w:rPr>
          <w:b/>
          <w:bCs/>
          <w:szCs w:val="24"/>
        </w:rPr>
        <w:t xml:space="preserve"> (CNN)</w:t>
      </w:r>
      <w:r w:rsidR="004035E5">
        <w:rPr>
          <w:b/>
          <w:bCs/>
          <w:szCs w:val="24"/>
        </w:rPr>
        <w:t xml:space="preserve"> and VGG16.</w:t>
      </w:r>
      <w:r w:rsidR="00BA5590">
        <w:rPr>
          <w:b/>
          <w:bCs/>
          <w:szCs w:val="24"/>
        </w:rPr>
        <w:t xml:space="preserve"> </w:t>
      </w:r>
    </w:p>
    <w:p w14:paraId="0360F46B" w14:textId="77777777" w:rsidR="00B2296F" w:rsidRDefault="00B2296F" w:rsidP="00715A7D">
      <w:pPr>
        <w:jc w:val="both"/>
        <w:rPr>
          <w:b/>
          <w:bCs/>
          <w:szCs w:val="24"/>
        </w:rPr>
      </w:pPr>
    </w:p>
    <w:p w14:paraId="7229951B" w14:textId="58E9AA85" w:rsidR="00B642C6" w:rsidRPr="00F96BFF" w:rsidRDefault="00B642C6" w:rsidP="00715A7D">
      <w:pPr>
        <w:jc w:val="both"/>
        <w:rPr>
          <w:szCs w:val="24"/>
          <w:u w:val="single"/>
        </w:rPr>
      </w:pPr>
      <w:r>
        <w:rPr>
          <w:b/>
          <w:bCs/>
          <w:szCs w:val="24"/>
        </w:rPr>
        <w:t xml:space="preserve"> </w:t>
      </w:r>
      <w:r w:rsidR="00BA5590" w:rsidRPr="00F96BFF">
        <w:rPr>
          <w:b/>
          <w:bCs/>
          <w:szCs w:val="24"/>
          <w:u w:val="single"/>
        </w:rPr>
        <w:t xml:space="preserve">Convolutional Neural Network </w:t>
      </w:r>
    </w:p>
    <w:p w14:paraId="404A109D" w14:textId="77777777" w:rsidR="00B642C6" w:rsidRDefault="00B642C6" w:rsidP="00715A7D">
      <w:pPr>
        <w:jc w:val="both"/>
        <w:rPr>
          <w:szCs w:val="24"/>
        </w:rPr>
      </w:pPr>
      <w:r>
        <w:rPr>
          <w:szCs w:val="24"/>
        </w:rPr>
        <w:t xml:space="preserve">Convolutional Neural </w:t>
      </w:r>
      <w:proofErr w:type="spellStart"/>
      <w:r>
        <w:rPr>
          <w:szCs w:val="24"/>
        </w:rPr>
        <w:t>Netwok</w:t>
      </w:r>
      <w:proofErr w:type="spellEnd"/>
      <w:r>
        <w:rPr>
          <w:szCs w:val="24"/>
        </w:rPr>
        <w:t xml:space="preserve"> consists of different layers including different convolutional layers and pooling layers. </w:t>
      </w:r>
      <w:bookmarkStart w:id="2" w:name="_Hlk168393364"/>
      <w:r>
        <w:rPr>
          <w:szCs w:val="24"/>
        </w:rPr>
        <w:t>Convolutional layers include different kernels that are used to capture features. Kernel slides over the whole image to detect features. Multiple kernels are used to detect multiple features which then lead to the formation of feature maps.</w:t>
      </w:r>
      <w:bookmarkEnd w:id="2"/>
    </w:p>
    <w:p w14:paraId="746C2EC6" w14:textId="77777777" w:rsidR="00B642C6" w:rsidRDefault="00B642C6" w:rsidP="00715A7D">
      <w:pPr>
        <w:jc w:val="both"/>
        <w:rPr>
          <w:szCs w:val="24"/>
        </w:rPr>
      </w:pPr>
      <w:r>
        <w:rPr>
          <w:szCs w:val="24"/>
        </w:rPr>
        <w:t>Proceeding to the convolutional layer there is an activation layer which contains an activation function. This layer is used to learn complex patterns and features. The most common activation function used in CNN is Rectified Linear Unit (</w:t>
      </w:r>
      <w:proofErr w:type="spellStart"/>
      <w:r>
        <w:rPr>
          <w:szCs w:val="24"/>
        </w:rPr>
        <w:t>ReLu</w:t>
      </w:r>
      <w:proofErr w:type="spellEnd"/>
      <w:r>
        <w:rPr>
          <w:szCs w:val="24"/>
        </w:rPr>
        <w:t xml:space="preserve">) activation function. </w:t>
      </w:r>
    </w:p>
    <w:p w14:paraId="754B56AA" w14:textId="77777777" w:rsidR="00B642C6" w:rsidRDefault="00B642C6" w:rsidP="00715A7D">
      <w:pPr>
        <w:jc w:val="both"/>
        <w:rPr>
          <w:szCs w:val="24"/>
        </w:rPr>
      </w:pPr>
      <w:r>
        <w:rPr>
          <w:szCs w:val="24"/>
        </w:rPr>
        <w:t>Moving forward there are pooling layers which are used to extract only useful features. It reduces the spatial dimension of feature maps which results in improving efficiency and accuracy as well.</w:t>
      </w:r>
    </w:p>
    <w:p w14:paraId="6648B7F5" w14:textId="77777777" w:rsidR="00B642C6" w:rsidRDefault="00B642C6" w:rsidP="00715A7D">
      <w:pPr>
        <w:jc w:val="both"/>
        <w:rPr>
          <w:szCs w:val="24"/>
        </w:rPr>
      </w:pPr>
      <w:r>
        <w:rPr>
          <w:szCs w:val="24"/>
        </w:rPr>
        <w:t xml:space="preserve">The CNN model contains fully connected layer after convolutional and pooling layers. In a fully connected layer, each neuron is connected to every neuron in the previous layer. </w:t>
      </w:r>
      <w:bookmarkStart w:id="3" w:name="_Hlk168393889"/>
      <w:r>
        <w:rPr>
          <w:szCs w:val="24"/>
        </w:rPr>
        <w:t xml:space="preserve">The output generated by the fully connected layer is fed to the </w:t>
      </w:r>
      <w:proofErr w:type="spellStart"/>
      <w:r>
        <w:rPr>
          <w:szCs w:val="24"/>
        </w:rPr>
        <w:t>softmax</w:t>
      </w:r>
      <w:proofErr w:type="spellEnd"/>
      <w:r>
        <w:rPr>
          <w:szCs w:val="24"/>
        </w:rPr>
        <w:t xml:space="preserve"> function which then performs further classification. </w:t>
      </w:r>
      <w:bookmarkEnd w:id="3"/>
      <w:r>
        <w:rPr>
          <w:szCs w:val="24"/>
        </w:rPr>
        <w:t>CNN model contains the flattening layer which is used to convert the 3-D feature maps to 1-D which after conversion can be fed into the fully connected layer.</w:t>
      </w:r>
    </w:p>
    <w:p w14:paraId="0EC62A1E" w14:textId="77777777" w:rsidR="00B642C6" w:rsidRDefault="00B642C6" w:rsidP="00715A7D">
      <w:pPr>
        <w:jc w:val="both"/>
        <w:rPr>
          <w:szCs w:val="24"/>
        </w:rPr>
      </w:pPr>
      <w:bookmarkStart w:id="4" w:name="_Hlk167617934"/>
      <w:r w:rsidRPr="0092328D">
        <w:rPr>
          <w:szCs w:val="24"/>
        </w:rPr>
        <w:t>The CNN model also possesses the capability to learn relevant features from the images, making it the right choice for our problem of COVID-19 detection. Further details regarding the number of convolutional and pooling layers used in our model, as well as the sizes of kernels, are elaborated below in the Model Architecture section of this document.</w:t>
      </w:r>
    </w:p>
    <w:bookmarkEnd w:id="4"/>
    <w:p w14:paraId="634A7AE4" w14:textId="77777777" w:rsidR="00B642C6" w:rsidRDefault="00B642C6" w:rsidP="00715A7D">
      <w:pPr>
        <w:jc w:val="both"/>
        <w:rPr>
          <w:szCs w:val="24"/>
        </w:rPr>
      </w:pPr>
    </w:p>
    <w:p w14:paraId="3B596D4C" w14:textId="03352FC5" w:rsidR="00B642C6" w:rsidRDefault="00B642C6" w:rsidP="00715A7D">
      <w:pPr>
        <w:pStyle w:val="Heading2"/>
        <w:jc w:val="both"/>
      </w:pPr>
      <w:r>
        <w:t>Model Architecture</w:t>
      </w:r>
    </w:p>
    <w:p w14:paraId="70C2C8BC" w14:textId="77777777" w:rsidR="00B642C6" w:rsidRDefault="00B642C6" w:rsidP="00715A7D">
      <w:pPr>
        <w:jc w:val="both"/>
        <w:rPr>
          <w:szCs w:val="24"/>
        </w:rPr>
      </w:pPr>
      <w:r>
        <w:rPr>
          <w:szCs w:val="24"/>
        </w:rPr>
        <w:t>The model we utilized in our project of COVID-19 detection is Convolutional Neural Network (CNN) which uses the x-ray images as input and then predict weather the input image of lungs is affected with COVID-19, or the lungs are affected with any other virus, or the input image of lungs are healthy.</w:t>
      </w:r>
    </w:p>
    <w:p w14:paraId="7B9BC31D" w14:textId="77777777" w:rsidR="00B642C6" w:rsidRDefault="00B642C6" w:rsidP="00715A7D">
      <w:pPr>
        <w:jc w:val="both"/>
        <w:rPr>
          <w:szCs w:val="24"/>
        </w:rPr>
      </w:pPr>
      <w:r>
        <w:rPr>
          <w:szCs w:val="24"/>
        </w:rPr>
        <w:t>Our model processes in such a way that firstly the dataset is loaded, and necessary libraries are imported which will be used further in the model. Then the data is preprocessed to make it ready for use and then it’s fed into the CNN.,</w:t>
      </w:r>
    </w:p>
    <w:p w14:paraId="21992241" w14:textId="77777777" w:rsidR="00B642C6" w:rsidRDefault="00B642C6" w:rsidP="00715A7D">
      <w:pPr>
        <w:jc w:val="both"/>
        <w:rPr>
          <w:szCs w:val="24"/>
        </w:rPr>
      </w:pPr>
      <w:r>
        <w:rPr>
          <w:szCs w:val="24"/>
        </w:rPr>
        <w:t>Our Convolutional Network consists of 4 layers and each layer contains two layers that are ‘Convolutional Layer’ to extract features and ‘Pooling layer’ to spatial down the dimensions of the features maps. Below are the details of these four layers:</w:t>
      </w:r>
    </w:p>
    <w:p w14:paraId="0AC3CEB0" w14:textId="77777777" w:rsidR="00B642C6" w:rsidRDefault="00B642C6" w:rsidP="00715A7D">
      <w:pPr>
        <w:pStyle w:val="ListParagraph"/>
        <w:numPr>
          <w:ilvl w:val="0"/>
          <w:numId w:val="2"/>
        </w:numPr>
        <w:jc w:val="both"/>
        <w:rPr>
          <w:szCs w:val="24"/>
        </w:rPr>
      </w:pPr>
      <w:r>
        <w:rPr>
          <w:szCs w:val="24"/>
        </w:rPr>
        <w:t xml:space="preserve">In the initial layer the image is given as input for the processing. The kernel which is used in convolutional layer is of size (3,3) to extract features, and the activation function which is used by the convolutional layer is </w:t>
      </w:r>
      <w:proofErr w:type="spellStart"/>
      <w:r>
        <w:rPr>
          <w:szCs w:val="24"/>
        </w:rPr>
        <w:t>ReLu</w:t>
      </w:r>
      <w:proofErr w:type="spellEnd"/>
      <w:r>
        <w:rPr>
          <w:szCs w:val="24"/>
        </w:rPr>
        <w:t xml:space="preserve"> activation function. Afterwards the convolutional layer there is a max pooling layer in which pooling is done and pool size used for this purpose is (2,2).</w:t>
      </w:r>
    </w:p>
    <w:p w14:paraId="14DCFCD3" w14:textId="77777777" w:rsidR="00B642C6" w:rsidRDefault="00B642C6" w:rsidP="00715A7D">
      <w:pPr>
        <w:pStyle w:val="ListParagraph"/>
        <w:numPr>
          <w:ilvl w:val="0"/>
          <w:numId w:val="2"/>
        </w:numPr>
        <w:jc w:val="both"/>
        <w:rPr>
          <w:szCs w:val="24"/>
        </w:rPr>
      </w:pPr>
      <w:r>
        <w:rPr>
          <w:szCs w:val="24"/>
        </w:rPr>
        <w:t xml:space="preserve">Moving towards the second layer, it consists of the convolutional layer which has the kernel of size (3,3) to learn features and then convolutional layer is followed by the max pooling layer which has the pool size of (2,2) and the activation function for this layer was also </w:t>
      </w:r>
      <w:proofErr w:type="spellStart"/>
      <w:r>
        <w:rPr>
          <w:szCs w:val="24"/>
        </w:rPr>
        <w:t>ReLu</w:t>
      </w:r>
      <w:proofErr w:type="spellEnd"/>
      <w:r>
        <w:rPr>
          <w:szCs w:val="24"/>
        </w:rPr>
        <w:t xml:space="preserve"> like the initial layer.</w:t>
      </w:r>
    </w:p>
    <w:p w14:paraId="7CDBD7AE" w14:textId="77777777" w:rsidR="00B642C6" w:rsidRDefault="00B642C6" w:rsidP="00715A7D">
      <w:pPr>
        <w:pStyle w:val="ListParagraph"/>
        <w:numPr>
          <w:ilvl w:val="0"/>
          <w:numId w:val="2"/>
        </w:numPr>
        <w:jc w:val="both"/>
        <w:rPr>
          <w:szCs w:val="24"/>
        </w:rPr>
      </w:pPr>
      <w:r>
        <w:rPr>
          <w:szCs w:val="24"/>
        </w:rPr>
        <w:t xml:space="preserve">The third layer also contains the convolutional and pooling layers like the previous two layers and the kernel size and pool size utilized in this layer are also (3,3) and (2,2) with an activation function of </w:t>
      </w:r>
      <w:proofErr w:type="spellStart"/>
      <w:r>
        <w:rPr>
          <w:szCs w:val="24"/>
        </w:rPr>
        <w:t>ReLu</w:t>
      </w:r>
      <w:proofErr w:type="spellEnd"/>
      <w:r>
        <w:rPr>
          <w:szCs w:val="24"/>
        </w:rPr>
        <w:t>.</w:t>
      </w:r>
    </w:p>
    <w:p w14:paraId="18EE34C9" w14:textId="77777777" w:rsidR="00B642C6" w:rsidRDefault="00B642C6" w:rsidP="00715A7D">
      <w:pPr>
        <w:pStyle w:val="ListParagraph"/>
        <w:numPr>
          <w:ilvl w:val="0"/>
          <w:numId w:val="2"/>
        </w:numPr>
        <w:jc w:val="both"/>
        <w:rPr>
          <w:szCs w:val="24"/>
        </w:rPr>
      </w:pPr>
      <w:r>
        <w:rPr>
          <w:szCs w:val="24"/>
        </w:rPr>
        <w:t>Just like the previous three layers the fourth layer performs the same functionality with the same activation function and kernel and pool size as utilized in previously three addressed layers.</w:t>
      </w:r>
    </w:p>
    <w:p w14:paraId="056BBF31" w14:textId="77777777" w:rsidR="00B642C6" w:rsidRDefault="00B642C6" w:rsidP="00715A7D">
      <w:pPr>
        <w:jc w:val="both"/>
        <w:rPr>
          <w:szCs w:val="24"/>
        </w:rPr>
      </w:pPr>
      <w:bookmarkStart w:id="5" w:name="_Hlk168394707"/>
      <w:r>
        <w:rPr>
          <w:szCs w:val="24"/>
        </w:rPr>
        <w:t>Using multiple layers has many advantages like learning the complex features or generalizing well to the new examples or many more.</w:t>
      </w:r>
    </w:p>
    <w:bookmarkEnd w:id="5"/>
    <w:p w14:paraId="119268CF" w14:textId="77777777" w:rsidR="00B642C6" w:rsidRDefault="00B642C6" w:rsidP="00715A7D">
      <w:pPr>
        <w:jc w:val="both"/>
        <w:rPr>
          <w:szCs w:val="24"/>
        </w:rPr>
      </w:pPr>
      <w:r>
        <w:rPr>
          <w:szCs w:val="24"/>
        </w:rPr>
        <w:t>After the model is trained by using CNN then the model is visualized and examined with the help of confusion matrix, accuracy measures and classification report and in many other ways.</w:t>
      </w:r>
    </w:p>
    <w:p w14:paraId="016A1D24" w14:textId="77777777" w:rsidR="00D477CF" w:rsidRDefault="00D477CF" w:rsidP="0096103C">
      <w:pPr>
        <w:jc w:val="both"/>
        <w:rPr>
          <w:szCs w:val="24"/>
        </w:rPr>
      </w:pPr>
    </w:p>
    <w:p w14:paraId="6D92F1D1" w14:textId="77777777" w:rsidR="0085411C" w:rsidRDefault="00D477CF" w:rsidP="0085411C">
      <w:pPr>
        <w:keepNext/>
        <w:jc w:val="both"/>
      </w:pPr>
      <w:r>
        <w:rPr>
          <w:noProof/>
        </w:rPr>
        <w:drawing>
          <wp:inline distT="0" distB="0" distL="0" distR="0" wp14:anchorId="58C4700C" wp14:editId="4E6C971F">
            <wp:extent cx="5943600" cy="2819400"/>
            <wp:effectExtent l="0" t="0" r="0" b="0"/>
            <wp:docPr id="16310111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441725" name="Picture 1695441725"/>
                    <pic:cNvPicPr/>
                  </pic:nvPicPr>
                  <pic:blipFill>
                    <a:blip r:embed="rId10">
                      <a:extLst>
                        <a:ext uri="{28A0092B-C50C-407E-A947-70E740481C1C}">
                          <a14:useLocalDpi xmlns:a14="http://schemas.microsoft.com/office/drawing/2010/main" val="0"/>
                        </a:ext>
                      </a:extLst>
                    </a:blip>
                    <a:stretch>
                      <a:fillRect/>
                    </a:stretch>
                  </pic:blipFill>
                  <pic:spPr>
                    <a:xfrm>
                      <a:off x="0" y="0"/>
                      <a:ext cx="5943600" cy="2819400"/>
                    </a:xfrm>
                    <a:prstGeom prst="rect">
                      <a:avLst/>
                    </a:prstGeom>
                  </pic:spPr>
                </pic:pic>
              </a:graphicData>
            </a:graphic>
          </wp:inline>
        </w:drawing>
      </w:r>
    </w:p>
    <w:p w14:paraId="70820EEF" w14:textId="0A1A8F9F" w:rsidR="00D477CF" w:rsidRDefault="0085411C" w:rsidP="00416CC1">
      <w:pPr>
        <w:pStyle w:val="Caption"/>
        <w:jc w:val="center"/>
        <w:rPr>
          <w:b/>
          <w:bCs/>
          <w:i w:val="0"/>
          <w:iCs w:val="0"/>
          <w:color w:val="7F7F7F" w:themeColor="text1" w:themeTint="80"/>
          <w:sz w:val="28"/>
          <w:szCs w:val="28"/>
        </w:rPr>
      </w:pPr>
      <w:r w:rsidRPr="0085411C">
        <w:rPr>
          <w:b/>
          <w:bCs/>
          <w:i w:val="0"/>
          <w:iCs w:val="0"/>
          <w:color w:val="7F7F7F" w:themeColor="text1" w:themeTint="80"/>
          <w:sz w:val="28"/>
          <w:szCs w:val="28"/>
        </w:rPr>
        <w:t xml:space="preserve">Figure </w:t>
      </w:r>
      <w:r w:rsidRPr="0085411C">
        <w:rPr>
          <w:b/>
          <w:bCs/>
          <w:i w:val="0"/>
          <w:iCs w:val="0"/>
          <w:color w:val="7F7F7F" w:themeColor="text1" w:themeTint="80"/>
          <w:sz w:val="28"/>
          <w:szCs w:val="28"/>
        </w:rPr>
        <w:fldChar w:fldCharType="begin"/>
      </w:r>
      <w:r w:rsidRPr="0085411C">
        <w:rPr>
          <w:b/>
          <w:bCs/>
          <w:i w:val="0"/>
          <w:iCs w:val="0"/>
          <w:color w:val="7F7F7F" w:themeColor="text1" w:themeTint="80"/>
          <w:sz w:val="28"/>
          <w:szCs w:val="28"/>
        </w:rPr>
        <w:instrText xml:space="preserve"> SEQ Figure \* ARABIC </w:instrText>
      </w:r>
      <w:r w:rsidRPr="0085411C">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3</w:t>
      </w:r>
      <w:r w:rsidRPr="0085411C">
        <w:rPr>
          <w:b/>
          <w:bCs/>
          <w:i w:val="0"/>
          <w:iCs w:val="0"/>
          <w:color w:val="7F7F7F" w:themeColor="text1" w:themeTint="80"/>
          <w:sz w:val="28"/>
          <w:szCs w:val="28"/>
        </w:rPr>
        <w:fldChar w:fldCharType="end"/>
      </w:r>
      <w:r w:rsidRPr="0085411C">
        <w:rPr>
          <w:b/>
          <w:bCs/>
          <w:i w:val="0"/>
          <w:iCs w:val="0"/>
          <w:color w:val="7F7F7F" w:themeColor="text1" w:themeTint="80"/>
          <w:sz w:val="28"/>
          <w:szCs w:val="28"/>
        </w:rPr>
        <w:t xml:space="preserve"> CNN Model Architectur</w:t>
      </w:r>
      <w:r w:rsidR="00416CC1">
        <w:rPr>
          <w:b/>
          <w:bCs/>
          <w:i w:val="0"/>
          <w:iCs w:val="0"/>
          <w:color w:val="7F7F7F" w:themeColor="text1" w:themeTint="80"/>
          <w:sz w:val="28"/>
          <w:szCs w:val="28"/>
        </w:rPr>
        <w:t>e</w:t>
      </w:r>
    </w:p>
    <w:p w14:paraId="11F85306" w14:textId="77777777" w:rsidR="007069EF" w:rsidRPr="007069EF" w:rsidRDefault="007069EF" w:rsidP="007069EF"/>
    <w:p w14:paraId="7939AA39" w14:textId="180739F7" w:rsidR="00F96BFF" w:rsidRDefault="00F96BFF" w:rsidP="00715A7D">
      <w:pPr>
        <w:jc w:val="both"/>
        <w:rPr>
          <w:b/>
          <w:bCs/>
          <w:szCs w:val="24"/>
          <w:u w:val="single"/>
        </w:rPr>
      </w:pPr>
      <w:r w:rsidRPr="00F96BFF">
        <w:rPr>
          <w:b/>
          <w:bCs/>
          <w:szCs w:val="24"/>
          <w:u w:val="single"/>
        </w:rPr>
        <w:t xml:space="preserve">VGG16 </w:t>
      </w:r>
    </w:p>
    <w:p w14:paraId="179EB876" w14:textId="2F1497BC" w:rsidR="00F96BFF" w:rsidRDefault="00F96BFF" w:rsidP="00715A7D">
      <w:pPr>
        <w:jc w:val="both"/>
        <w:rPr>
          <w:szCs w:val="24"/>
        </w:rPr>
      </w:pPr>
      <w:r>
        <w:rPr>
          <w:szCs w:val="24"/>
        </w:rPr>
        <w:t xml:space="preserve">VGG16 stands for Visual Geometric Group. 16 refers to 16 weighted layers, in which there are 13 convolutional layers and 3 fully connected layers. </w:t>
      </w:r>
      <w:r w:rsidRPr="00F96BFF">
        <w:rPr>
          <w:szCs w:val="24"/>
        </w:rPr>
        <w:t>Convolutional layers include different kernels that are used to capture features. Kernel slides over the whole image to detect features. Multiple kernels are used to detect multiple features which then lead to the formation of feature maps.</w:t>
      </w:r>
    </w:p>
    <w:p w14:paraId="10EB57A0" w14:textId="527A32E1" w:rsidR="00F96BFF" w:rsidRDefault="00F96BFF" w:rsidP="00715A7D">
      <w:pPr>
        <w:jc w:val="both"/>
        <w:rPr>
          <w:szCs w:val="24"/>
        </w:rPr>
      </w:pPr>
      <w:r>
        <w:rPr>
          <w:szCs w:val="24"/>
        </w:rPr>
        <w:t>Proceeding to the convolutional layer there is an activation layer which contains an activation function. This layer is used to learn complex patterns and features. The most common activation function used in VGG16</w:t>
      </w:r>
      <w:r w:rsidR="00C1269E">
        <w:rPr>
          <w:szCs w:val="24"/>
        </w:rPr>
        <w:t xml:space="preserve"> </w:t>
      </w:r>
      <w:r>
        <w:rPr>
          <w:szCs w:val="24"/>
        </w:rPr>
        <w:t>is Rectified Linear Unit (</w:t>
      </w:r>
      <w:proofErr w:type="spellStart"/>
      <w:r>
        <w:rPr>
          <w:szCs w:val="24"/>
        </w:rPr>
        <w:t>ReLu</w:t>
      </w:r>
      <w:proofErr w:type="spellEnd"/>
      <w:r>
        <w:rPr>
          <w:szCs w:val="24"/>
        </w:rPr>
        <w:t xml:space="preserve">) activation </w:t>
      </w:r>
      <w:r w:rsidR="00D947F0">
        <w:rPr>
          <w:szCs w:val="24"/>
        </w:rPr>
        <w:t xml:space="preserve">function. There are 5 max-pooling layers in the model as well in which pooling is done. </w:t>
      </w:r>
      <w:r w:rsidR="00DB7580">
        <w:rPr>
          <w:szCs w:val="24"/>
        </w:rPr>
        <w:t xml:space="preserve"> VGG16 consists of 3 fully connected layers. Fully connected layers are used to combine all features detected by all previous layers to make the final decision of </w:t>
      </w:r>
      <w:r w:rsidR="007A4852">
        <w:rPr>
          <w:szCs w:val="24"/>
        </w:rPr>
        <w:t>classification.</w:t>
      </w:r>
      <w:r w:rsidR="00DB62D9">
        <w:rPr>
          <w:szCs w:val="24"/>
        </w:rPr>
        <w:t xml:space="preserve"> </w:t>
      </w:r>
      <w:r w:rsidR="00DB62D9" w:rsidRPr="00DB62D9">
        <w:rPr>
          <w:szCs w:val="24"/>
        </w:rPr>
        <w:t xml:space="preserve">The output generated by the fully connected layer is fed to the </w:t>
      </w:r>
      <w:proofErr w:type="spellStart"/>
      <w:r w:rsidR="00DB62D9" w:rsidRPr="00DB62D9">
        <w:rPr>
          <w:szCs w:val="24"/>
        </w:rPr>
        <w:t>softmax</w:t>
      </w:r>
      <w:proofErr w:type="spellEnd"/>
      <w:r w:rsidR="00DB62D9" w:rsidRPr="00DB62D9">
        <w:rPr>
          <w:szCs w:val="24"/>
        </w:rPr>
        <w:t xml:space="preserve"> function which then performs further classification.</w:t>
      </w:r>
    </w:p>
    <w:p w14:paraId="5800D641" w14:textId="77777777" w:rsidR="005857B3" w:rsidRDefault="005857B3" w:rsidP="00715A7D">
      <w:pPr>
        <w:jc w:val="both"/>
        <w:rPr>
          <w:szCs w:val="24"/>
        </w:rPr>
      </w:pPr>
    </w:p>
    <w:p w14:paraId="38E32759" w14:textId="44F25E7C" w:rsidR="0069010A" w:rsidRDefault="0069010A" w:rsidP="00715A7D">
      <w:pPr>
        <w:pStyle w:val="Heading2"/>
        <w:jc w:val="both"/>
      </w:pPr>
      <w:r>
        <w:t>Model Architecture</w:t>
      </w:r>
    </w:p>
    <w:p w14:paraId="5A4629C2" w14:textId="77777777" w:rsidR="007F1029" w:rsidRDefault="00DA1EFE" w:rsidP="00715A7D">
      <w:pPr>
        <w:jc w:val="both"/>
        <w:rPr>
          <w:szCs w:val="24"/>
        </w:rPr>
      </w:pPr>
      <w:r>
        <w:t xml:space="preserve">VGG16 consists of </w:t>
      </w:r>
      <w:r w:rsidR="00355BC6">
        <w:t xml:space="preserve">13 weighted layers, 3 fully connected layers and 5 max-pooling layers. 13 weighted layers are used to detect features, 3 fully connected layers are used to combine all the features detected by the previous layers and max polling layers are used to perform pooling </w:t>
      </w:r>
      <w:r w:rsidR="00355BC6">
        <w:rPr>
          <w:szCs w:val="24"/>
        </w:rPr>
        <w:t>to spatial down the dimensions of the features maps.</w:t>
      </w:r>
    </w:p>
    <w:p w14:paraId="56F48CFA" w14:textId="2E5AA65E" w:rsidR="00DA1EFE" w:rsidRDefault="007F1029" w:rsidP="00715A7D">
      <w:pPr>
        <w:jc w:val="both"/>
      </w:pPr>
      <w:r>
        <w:rPr>
          <w:szCs w:val="24"/>
        </w:rPr>
        <w:t>In VGG16 convolutional</w:t>
      </w:r>
      <w:r w:rsidR="00355BC6">
        <w:t xml:space="preserve"> </w:t>
      </w:r>
      <w:r>
        <w:t xml:space="preserve">layers </w:t>
      </w:r>
      <w:r w:rsidR="00715A7D">
        <w:t>contain</w:t>
      </w:r>
      <w:r>
        <w:t xml:space="preserve"> </w:t>
      </w:r>
      <w:r w:rsidR="004577E7">
        <w:t>kernels</w:t>
      </w:r>
      <w:r>
        <w:t xml:space="preserve"> of size 3x3 to extract the features efficiently. </w:t>
      </w:r>
      <w:r w:rsidR="00594473">
        <w:t xml:space="preserve">The max pooling layers in VGG16 </w:t>
      </w:r>
      <w:r w:rsidR="00C3481A">
        <w:t>contain</w:t>
      </w:r>
      <w:r w:rsidR="00594473">
        <w:t xml:space="preserve"> </w:t>
      </w:r>
      <w:r w:rsidR="00C3481A">
        <w:t>filter</w:t>
      </w:r>
      <w:r w:rsidR="00594473">
        <w:t xml:space="preserve"> of size 2x2 with a stride of 2.</w:t>
      </w:r>
    </w:p>
    <w:p w14:paraId="574A7CF3" w14:textId="24D78F67" w:rsidR="00C3481A" w:rsidRDefault="00C3481A" w:rsidP="00715A7D">
      <w:pPr>
        <w:jc w:val="both"/>
      </w:pPr>
      <w:r>
        <w:t xml:space="preserve">Fully connected layers </w:t>
      </w:r>
      <w:r w:rsidR="00B1740C">
        <w:t>contain</w:t>
      </w:r>
      <w:r>
        <w:t xml:space="preserve"> 4096 neurons which is equal to the number of classes in classification.</w:t>
      </w:r>
    </w:p>
    <w:p w14:paraId="497663C2" w14:textId="5A163456" w:rsidR="004F5DEB" w:rsidRDefault="00823211" w:rsidP="00715A7D">
      <w:pPr>
        <w:jc w:val="both"/>
      </w:pPr>
      <w:r w:rsidRPr="00823211">
        <w:t>Using multiple layers has many advantages like learning the complex features or generalizing well to the new examples or many more.</w:t>
      </w:r>
    </w:p>
    <w:p w14:paraId="2CC6C0EC" w14:textId="77777777" w:rsidR="00B958FD" w:rsidRDefault="0034218A" w:rsidP="00B958FD">
      <w:pPr>
        <w:keepNext/>
      </w:pPr>
      <w:r>
        <w:rPr>
          <w:noProof/>
        </w:rPr>
        <w:drawing>
          <wp:inline distT="0" distB="0" distL="0" distR="0" wp14:anchorId="769059D0" wp14:editId="27E22C1D">
            <wp:extent cx="5417820" cy="2453640"/>
            <wp:effectExtent l="0" t="0" r="0" b="3810"/>
            <wp:docPr id="364218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218781" name="Picture 364218781"/>
                    <pic:cNvPicPr/>
                  </pic:nvPicPr>
                  <pic:blipFill rotWithShape="1">
                    <a:blip r:embed="rId11">
                      <a:extLst>
                        <a:ext uri="{28A0092B-C50C-407E-A947-70E740481C1C}">
                          <a14:useLocalDpi xmlns:a14="http://schemas.microsoft.com/office/drawing/2010/main" val="0"/>
                        </a:ext>
                      </a:extLst>
                    </a:blip>
                    <a:srcRect l="4358" t="7522" r="4487" b="7920"/>
                    <a:stretch/>
                  </pic:blipFill>
                  <pic:spPr bwMode="auto">
                    <a:xfrm>
                      <a:off x="0" y="0"/>
                      <a:ext cx="5417820" cy="2453640"/>
                    </a:xfrm>
                    <a:prstGeom prst="rect">
                      <a:avLst/>
                    </a:prstGeom>
                    <a:ln>
                      <a:noFill/>
                    </a:ln>
                    <a:extLst>
                      <a:ext uri="{53640926-AAD7-44D8-BBD7-CCE9431645EC}">
                        <a14:shadowObscured xmlns:a14="http://schemas.microsoft.com/office/drawing/2010/main"/>
                      </a:ext>
                    </a:extLst>
                  </pic:spPr>
                </pic:pic>
              </a:graphicData>
            </a:graphic>
          </wp:inline>
        </w:drawing>
      </w:r>
    </w:p>
    <w:p w14:paraId="3491CE8A" w14:textId="0DEA5E91" w:rsidR="00383264" w:rsidRPr="00194818" w:rsidRDefault="00B958FD" w:rsidP="00194818">
      <w:pPr>
        <w:pStyle w:val="Caption"/>
        <w:jc w:val="center"/>
        <w:rPr>
          <w:b/>
          <w:bCs/>
          <w:i w:val="0"/>
          <w:iCs w:val="0"/>
          <w:color w:val="7F7F7F" w:themeColor="text1" w:themeTint="80"/>
          <w:sz w:val="28"/>
          <w:szCs w:val="28"/>
        </w:rPr>
      </w:pPr>
      <w:r w:rsidRPr="00B958FD">
        <w:rPr>
          <w:b/>
          <w:bCs/>
          <w:i w:val="0"/>
          <w:iCs w:val="0"/>
          <w:color w:val="7F7F7F" w:themeColor="text1" w:themeTint="80"/>
          <w:sz w:val="28"/>
          <w:szCs w:val="28"/>
        </w:rPr>
        <w:t xml:space="preserve">Figure </w:t>
      </w:r>
      <w:r w:rsidRPr="00B958FD">
        <w:rPr>
          <w:b/>
          <w:bCs/>
          <w:i w:val="0"/>
          <w:iCs w:val="0"/>
          <w:color w:val="7F7F7F" w:themeColor="text1" w:themeTint="80"/>
          <w:sz w:val="28"/>
          <w:szCs w:val="28"/>
        </w:rPr>
        <w:fldChar w:fldCharType="begin"/>
      </w:r>
      <w:r w:rsidRPr="00B958FD">
        <w:rPr>
          <w:b/>
          <w:bCs/>
          <w:i w:val="0"/>
          <w:iCs w:val="0"/>
          <w:color w:val="7F7F7F" w:themeColor="text1" w:themeTint="80"/>
          <w:sz w:val="28"/>
          <w:szCs w:val="28"/>
        </w:rPr>
        <w:instrText xml:space="preserve"> SEQ Figure \* ARABIC </w:instrText>
      </w:r>
      <w:r w:rsidRPr="00B958FD">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4</w:t>
      </w:r>
      <w:r w:rsidRPr="00B958FD">
        <w:rPr>
          <w:b/>
          <w:bCs/>
          <w:i w:val="0"/>
          <w:iCs w:val="0"/>
          <w:color w:val="7F7F7F" w:themeColor="text1" w:themeTint="80"/>
          <w:sz w:val="28"/>
          <w:szCs w:val="28"/>
        </w:rPr>
        <w:fldChar w:fldCharType="end"/>
      </w:r>
      <w:r w:rsidRPr="00B958FD">
        <w:rPr>
          <w:b/>
          <w:bCs/>
          <w:i w:val="0"/>
          <w:iCs w:val="0"/>
          <w:color w:val="7F7F7F" w:themeColor="text1" w:themeTint="80"/>
          <w:sz w:val="28"/>
          <w:szCs w:val="28"/>
        </w:rPr>
        <w:t xml:space="preserve"> VGG16 Model Architecture</w:t>
      </w:r>
    </w:p>
    <w:p w14:paraId="0801B685" w14:textId="4282532C" w:rsidR="001B601B" w:rsidRDefault="00B642C6" w:rsidP="00170028">
      <w:pPr>
        <w:pStyle w:val="Heading1"/>
        <w:jc w:val="both"/>
      </w:pPr>
      <w:r>
        <w:t>R</w:t>
      </w:r>
      <w:r w:rsidR="004B06FC">
        <w:t>esults</w:t>
      </w:r>
    </w:p>
    <w:p w14:paraId="3B8524BC" w14:textId="77777777" w:rsidR="00170028" w:rsidRPr="00170028" w:rsidRDefault="00170028" w:rsidP="00170028"/>
    <w:p w14:paraId="23936C94" w14:textId="4831C111" w:rsidR="001B601B" w:rsidRDefault="001B601B" w:rsidP="00E00FCB">
      <w:pPr>
        <w:jc w:val="both"/>
      </w:pPr>
      <w:r>
        <w:t xml:space="preserve">Our </w:t>
      </w:r>
      <w:r w:rsidR="00794BA3">
        <w:t xml:space="preserve">project </w:t>
      </w:r>
      <w:r w:rsidR="00513384">
        <w:t>of Covid-19 detection</w:t>
      </w:r>
      <w:r>
        <w:t xml:space="preserve"> achieved accuracy of 95% in detection of Covid-19 with the help of X-ray images by embedding the concepts of </w:t>
      </w:r>
      <w:r w:rsidRPr="00513384">
        <w:rPr>
          <w:b/>
          <w:bCs/>
        </w:rPr>
        <w:t>convolutional neural network</w:t>
      </w:r>
      <w:r>
        <w:t xml:space="preserve"> which is a type of Artificial Neural Network</w:t>
      </w:r>
      <w:r w:rsidR="00513384">
        <w:t xml:space="preserve"> and achieved accuracy</w:t>
      </w:r>
      <w:r w:rsidR="009A273C">
        <w:t xml:space="preserve"> 98 % by embedding the concepts of </w:t>
      </w:r>
      <w:r w:rsidR="009A273C" w:rsidRPr="009A273C">
        <w:rPr>
          <w:b/>
          <w:bCs/>
        </w:rPr>
        <w:t>VGG16</w:t>
      </w:r>
      <w:r w:rsidR="009A273C">
        <w:t xml:space="preserve">. </w:t>
      </w:r>
      <w:r w:rsidR="00513384">
        <w:t xml:space="preserve">of </w:t>
      </w:r>
      <w:r w:rsidR="00251CDC">
        <w:t>the</w:t>
      </w:r>
      <w:r w:rsidR="001231FE">
        <w:t xml:space="preserve"> model underwent excessive training and testing using the dataset obtained from Kaggle. </w:t>
      </w:r>
    </w:p>
    <w:p w14:paraId="30E192CD" w14:textId="6B865E83" w:rsidR="001231FE" w:rsidRDefault="001231FE" w:rsidP="00E00FCB">
      <w:pPr>
        <w:jc w:val="both"/>
      </w:pPr>
      <w:r>
        <w:t xml:space="preserve">During the training phase the </w:t>
      </w:r>
      <w:r w:rsidR="00E12334">
        <w:t xml:space="preserve">CNN </w:t>
      </w:r>
      <w:r>
        <w:t>model</w:t>
      </w:r>
      <w:r w:rsidR="00E12334">
        <w:t xml:space="preserve"> and VGG16 model</w:t>
      </w:r>
      <w:r>
        <w:t xml:space="preserve"> showed an excessive accuracy of</w:t>
      </w:r>
      <w:r w:rsidR="00A91304">
        <w:t xml:space="preserve"> 97.68</w:t>
      </w:r>
      <w:r>
        <w:t xml:space="preserve"> %</w:t>
      </w:r>
      <w:r w:rsidR="00E12334">
        <w:t xml:space="preserve"> and</w:t>
      </w:r>
      <w:r w:rsidR="004A683A">
        <w:t xml:space="preserve"> 99.7</w:t>
      </w:r>
      <w:r w:rsidR="00E12334">
        <w:t xml:space="preserve">% </w:t>
      </w:r>
      <w:r w:rsidR="004F67AC">
        <w:t>respectively by</w:t>
      </w:r>
      <w:r>
        <w:t xml:space="preserve"> learning complex features and patterns from the visual data given to it as input and learning complex features and patterns. As model implements the concept of Convolutional Nural Network so it holds the potential of generalizability as well which makes it more efficient. </w:t>
      </w:r>
    </w:p>
    <w:p w14:paraId="5E2E4431" w14:textId="0453AB5E" w:rsidR="001231FE" w:rsidRDefault="007C3452" w:rsidP="00E00FCB">
      <w:pPr>
        <w:jc w:val="both"/>
      </w:pPr>
      <w:r>
        <w:t>Furthermore,</w:t>
      </w:r>
      <w:r w:rsidR="001231FE">
        <w:t xml:space="preserve"> the testing accuracy of our </w:t>
      </w:r>
      <w:r w:rsidR="004F67AC">
        <w:t xml:space="preserve">both </w:t>
      </w:r>
      <w:r w:rsidR="001231FE">
        <w:t>model</w:t>
      </w:r>
      <w:r w:rsidR="004F67AC">
        <w:t>s</w:t>
      </w:r>
      <w:r w:rsidR="001231FE">
        <w:t xml:space="preserve"> matches close to the training accuracy which states that the model has done learning efficiently and </w:t>
      </w:r>
      <w:r>
        <w:t>can generalize</w:t>
      </w:r>
      <w:r w:rsidR="001231FE">
        <w:t xml:space="preserve"> very efficiently and gives </w:t>
      </w:r>
      <w:r w:rsidR="0089733F">
        <w:t>precise</w:t>
      </w:r>
      <w:r w:rsidR="001231FE">
        <w:t xml:space="preserve"> and accurate outputs.</w:t>
      </w:r>
    </w:p>
    <w:p w14:paraId="10384A66" w14:textId="24B26627" w:rsidR="007C3452" w:rsidRPr="001B601B" w:rsidRDefault="007C3452" w:rsidP="00E00FCB">
      <w:pPr>
        <w:jc w:val="both"/>
      </w:pPr>
      <w:r>
        <w:t>Given below is the comparison of our model with the working of others in terms of accuracies.</w:t>
      </w:r>
    </w:p>
    <w:p w14:paraId="3830C7E2" w14:textId="77777777" w:rsidR="00B642C6" w:rsidRDefault="00B642C6" w:rsidP="00E00FCB">
      <w:pPr>
        <w:jc w:val="both"/>
      </w:pPr>
    </w:p>
    <w:tbl>
      <w:tblPr>
        <w:tblStyle w:val="PlainTable5"/>
        <w:tblW w:w="4980" w:type="pct"/>
        <w:tblLook w:val="04A0" w:firstRow="1" w:lastRow="0" w:firstColumn="1" w:lastColumn="0" w:noHBand="0" w:noVBand="1"/>
      </w:tblPr>
      <w:tblGrid>
        <w:gridCol w:w="5721"/>
        <w:gridCol w:w="3602"/>
      </w:tblGrid>
      <w:tr w:rsidR="00B642C6" w14:paraId="532876E8" w14:textId="77777777" w:rsidTr="00C47D18">
        <w:trPr>
          <w:cnfStyle w:val="100000000000" w:firstRow="1" w:lastRow="0" w:firstColumn="0" w:lastColumn="0" w:oddVBand="0" w:evenVBand="0" w:oddHBand="0" w:evenHBand="0" w:firstRowFirstColumn="0" w:firstRowLastColumn="0" w:lastRowFirstColumn="0" w:lastRowLastColumn="0"/>
          <w:trHeight w:val="641"/>
        </w:trPr>
        <w:tc>
          <w:tcPr>
            <w:cnfStyle w:val="001000000100" w:firstRow="0" w:lastRow="0" w:firstColumn="1" w:lastColumn="0" w:oddVBand="0" w:evenVBand="0" w:oddHBand="0" w:evenHBand="0" w:firstRowFirstColumn="1" w:firstRowLastColumn="0" w:lastRowFirstColumn="0" w:lastRowLastColumn="0"/>
            <w:tcW w:w="3068" w:type="pct"/>
          </w:tcPr>
          <w:p w14:paraId="4270EC80" w14:textId="77777777" w:rsidR="00B642C6" w:rsidRDefault="00B642C6" w:rsidP="0096103C">
            <w:pPr>
              <w:jc w:val="both"/>
              <w:rPr>
                <w:rFonts w:cs="Times New Roman"/>
                <w:szCs w:val="24"/>
              </w:rPr>
            </w:pPr>
            <w:r>
              <w:rPr>
                <w:rFonts w:cs="Times New Roman"/>
                <w:szCs w:val="24"/>
              </w:rPr>
              <w:t>Authors</w:t>
            </w:r>
          </w:p>
        </w:tc>
        <w:tc>
          <w:tcPr>
            <w:tcW w:w="1932" w:type="pct"/>
          </w:tcPr>
          <w:p w14:paraId="012DBFEC" w14:textId="77777777" w:rsidR="00B642C6" w:rsidRDefault="00B642C6" w:rsidP="0096103C">
            <w:pPr>
              <w:jc w:val="both"/>
              <w:cnfStyle w:val="100000000000" w:firstRow="1" w:lastRow="0" w:firstColumn="0" w:lastColumn="0" w:oddVBand="0" w:evenVBand="0" w:oddHBand="0" w:evenHBand="0" w:firstRowFirstColumn="0" w:firstRowLastColumn="0" w:lastRowFirstColumn="0" w:lastRowLastColumn="0"/>
              <w:rPr>
                <w:rFonts w:cs="Times New Roman"/>
                <w:szCs w:val="24"/>
              </w:rPr>
            </w:pPr>
            <w:r>
              <w:rPr>
                <w:rFonts w:cs="Times New Roman"/>
                <w:szCs w:val="24"/>
              </w:rPr>
              <w:t>Accuracies</w:t>
            </w:r>
          </w:p>
        </w:tc>
      </w:tr>
      <w:tr w:rsidR="00B642C6" w14:paraId="59B6C42B" w14:textId="77777777" w:rsidTr="00C47D18">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3068" w:type="pct"/>
          </w:tcPr>
          <w:p w14:paraId="526688A2" w14:textId="77777777" w:rsidR="00B642C6" w:rsidRDefault="00B642C6" w:rsidP="0096103C">
            <w:pPr>
              <w:jc w:val="both"/>
              <w:rPr>
                <w:rFonts w:cs="Times New Roman"/>
                <w:szCs w:val="24"/>
              </w:rPr>
            </w:pPr>
            <w:r w:rsidRPr="00AD46A3">
              <w:rPr>
                <w:rFonts w:cs="Times New Roman"/>
                <w:szCs w:val="24"/>
              </w:rPr>
              <w:t>A</w:t>
            </w:r>
            <w:r>
              <w:rPr>
                <w:rFonts w:cs="Times New Roman"/>
                <w:szCs w:val="24"/>
              </w:rPr>
              <w:t>neesha Manke</w:t>
            </w:r>
          </w:p>
        </w:tc>
        <w:tc>
          <w:tcPr>
            <w:tcW w:w="1932" w:type="pct"/>
          </w:tcPr>
          <w:p w14:paraId="429498CD" w14:textId="0BC1A049" w:rsidR="00C3405B" w:rsidRDefault="00B642C6" w:rsidP="0096103C">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92%</w:t>
            </w:r>
            <w:r w:rsidR="00C3405B">
              <w:rPr>
                <w:rFonts w:cs="Times New Roman"/>
                <w:szCs w:val="24"/>
              </w:rPr>
              <w:t xml:space="preserve"> (</w:t>
            </w:r>
            <w:r w:rsidR="00FE5FA4">
              <w:rPr>
                <w:rFonts w:cs="Times New Roman"/>
                <w:szCs w:val="24"/>
              </w:rPr>
              <w:t>Back propagation Neural N</w:t>
            </w:r>
            <w:r w:rsidR="0067223B">
              <w:rPr>
                <w:rFonts w:cs="Times New Roman"/>
                <w:szCs w:val="24"/>
              </w:rPr>
              <w:t>etwork</w:t>
            </w:r>
            <w:r w:rsidR="00C3405B">
              <w:rPr>
                <w:rFonts w:cs="Times New Roman"/>
                <w:szCs w:val="24"/>
              </w:rPr>
              <w:t>)</w:t>
            </w:r>
          </w:p>
        </w:tc>
      </w:tr>
      <w:tr w:rsidR="00B642C6" w14:paraId="564BFE89" w14:textId="77777777" w:rsidTr="00C47D18">
        <w:trPr>
          <w:trHeight w:val="641"/>
        </w:trPr>
        <w:tc>
          <w:tcPr>
            <w:cnfStyle w:val="001000000000" w:firstRow="0" w:lastRow="0" w:firstColumn="1" w:lastColumn="0" w:oddVBand="0" w:evenVBand="0" w:oddHBand="0" w:evenHBand="0" w:firstRowFirstColumn="0" w:firstRowLastColumn="0" w:lastRowFirstColumn="0" w:lastRowLastColumn="0"/>
            <w:tcW w:w="3068" w:type="pct"/>
          </w:tcPr>
          <w:p w14:paraId="53907B57" w14:textId="77777777" w:rsidR="00B642C6" w:rsidRDefault="00B642C6" w:rsidP="0096103C">
            <w:pPr>
              <w:jc w:val="both"/>
              <w:rPr>
                <w:rFonts w:cs="Times New Roman"/>
                <w:szCs w:val="24"/>
              </w:rPr>
            </w:pPr>
            <w:r>
              <w:rPr>
                <w:rFonts w:cs="Times New Roman"/>
                <w:szCs w:val="24"/>
              </w:rPr>
              <w:t xml:space="preserve">Kamana </w:t>
            </w:r>
            <w:proofErr w:type="spellStart"/>
            <w:r>
              <w:rPr>
                <w:rFonts w:cs="Times New Roman"/>
                <w:szCs w:val="24"/>
              </w:rPr>
              <w:t>Simkhada</w:t>
            </w:r>
            <w:proofErr w:type="spellEnd"/>
            <w:r>
              <w:rPr>
                <w:rFonts w:cs="Times New Roman"/>
                <w:szCs w:val="24"/>
              </w:rPr>
              <w:t xml:space="preserve"> </w:t>
            </w:r>
          </w:p>
        </w:tc>
        <w:tc>
          <w:tcPr>
            <w:tcW w:w="1932" w:type="pct"/>
          </w:tcPr>
          <w:p w14:paraId="68D88AA6" w14:textId="5482141A" w:rsidR="00B642C6" w:rsidRDefault="00B642C6" w:rsidP="0096103C">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9</w:t>
            </w:r>
            <w:r w:rsidR="0057598E">
              <w:rPr>
                <w:rFonts w:cs="Times New Roman"/>
                <w:szCs w:val="24"/>
              </w:rPr>
              <w:t>5</w:t>
            </w:r>
            <w:r>
              <w:rPr>
                <w:rFonts w:cs="Times New Roman"/>
                <w:szCs w:val="24"/>
              </w:rPr>
              <w:t>%</w:t>
            </w:r>
            <w:r w:rsidR="0057598E">
              <w:rPr>
                <w:rFonts w:cs="Times New Roman"/>
                <w:szCs w:val="24"/>
              </w:rPr>
              <w:t xml:space="preserve"> (Neuro Fuzzy Classifier)</w:t>
            </w:r>
          </w:p>
        </w:tc>
      </w:tr>
      <w:tr w:rsidR="00B642C6" w14:paraId="61F83D64" w14:textId="77777777" w:rsidTr="00C47D18">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3068" w:type="pct"/>
          </w:tcPr>
          <w:p w14:paraId="3C70ADC1" w14:textId="77777777" w:rsidR="00B642C6" w:rsidRDefault="00B642C6" w:rsidP="0096103C">
            <w:pPr>
              <w:jc w:val="both"/>
              <w:rPr>
                <w:rFonts w:cs="Times New Roman"/>
                <w:szCs w:val="24"/>
              </w:rPr>
            </w:pPr>
            <w:r>
              <w:rPr>
                <w:rFonts w:cs="Times New Roman"/>
                <w:szCs w:val="24"/>
              </w:rPr>
              <w:t xml:space="preserve">Vamshi </w:t>
            </w:r>
            <w:proofErr w:type="spellStart"/>
            <w:r>
              <w:rPr>
                <w:rFonts w:cs="Times New Roman"/>
                <w:szCs w:val="24"/>
              </w:rPr>
              <w:t>Pallapu</w:t>
            </w:r>
            <w:proofErr w:type="spellEnd"/>
          </w:p>
        </w:tc>
        <w:tc>
          <w:tcPr>
            <w:tcW w:w="1932" w:type="pct"/>
          </w:tcPr>
          <w:p w14:paraId="49C692BD" w14:textId="7D5F8BCD" w:rsidR="00B642C6" w:rsidRDefault="00B642C6" w:rsidP="0096103C">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94%</w:t>
            </w:r>
            <w:r w:rsidR="00737C89">
              <w:rPr>
                <w:rFonts w:cs="Times New Roman"/>
                <w:szCs w:val="24"/>
              </w:rPr>
              <w:t xml:space="preserve"> (Back propagation Neural Network)</w:t>
            </w:r>
          </w:p>
        </w:tc>
      </w:tr>
      <w:tr w:rsidR="00B642C6" w14:paraId="45871EC1" w14:textId="77777777" w:rsidTr="00C47D18">
        <w:trPr>
          <w:trHeight w:val="641"/>
        </w:trPr>
        <w:tc>
          <w:tcPr>
            <w:cnfStyle w:val="001000000000" w:firstRow="0" w:lastRow="0" w:firstColumn="1" w:lastColumn="0" w:oddVBand="0" w:evenVBand="0" w:oddHBand="0" w:evenHBand="0" w:firstRowFirstColumn="0" w:firstRowLastColumn="0" w:lastRowFirstColumn="0" w:lastRowLastColumn="0"/>
            <w:tcW w:w="3068" w:type="pct"/>
          </w:tcPr>
          <w:p w14:paraId="0B581247" w14:textId="77777777" w:rsidR="00B642C6" w:rsidRDefault="00B642C6" w:rsidP="0096103C">
            <w:pPr>
              <w:jc w:val="both"/>
              <w:rPr>
                <w:rFonts w:cs="Times New Roman"/>
                <w:szCs w:val="24"/>
              </w:rPr>
            </w:pPr>
            <w:r>
              <w:rPr>
                <w:rFonts w:cs="Times New Roman"/>
                <w:szCs w:val="24"/>
              </w:rPr>
              <w:t xml:space="preserve">Fatih Mehmet </w:t>
            </w:r>
            <w:proofErr w:type="spellStart"/>
            <w:r>
              <w:rPr>
                <w:rFonts w:cs="Times New Roman"/>
                <w:szCs w:val="24"/>
              </w:rPr>
              <w:t>koc</w:t>
            </w:r>
            <w:proofErr w:type="spellEnd"/>
            <w:r>
              <w:rPr>
                <w:rFonts w:cs="Times New Roman"/>
                <w:szCs w:val="24"/>
              </w:rPr>
              <w:t>.</w:t>
            </w:r>
          </w:p>
        </w:tc>
        <w:tc>
          <w:tcPr>
            <w:tcW w:w="1932" w:type="pct"/>
          </w:tcPr>
          <w:p w14:paraId="4CC1E550" w14:textId="3190371D" w:rsidR="00B642C6" w:rsidRDefault="00B642C6" w:rsidP="0096103C">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91%</w:t>
            </w:r>
            <w:r w:rsidR="00B14D14">
              <w:rPr>
                <w:rFonts w:cs="Times New Roman"/>
                <w:szCs w:val="24"/>
              </w:rPr>
              <w:t xml:space="preserve"> (CNN)</w:t>
            </w:r>
          </w:p>
        </w:tc>
      </w:tr>
      <w:tr w:rsidR="00836FBF" w14:paraId="6A21B3D6" w14:textId="77777777" w:rsidTr="00C47D18">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3068" w:type="pct"/>
          </w:tcPr>
          <w:p w14:paraId="11318F7D" w14:textId="15025B2B" w:rsidR="00836FBF" w:rsidRDefault="007F78B7" w:rsidP="0096103C">
            <w:pPr>
              <w:jc w:val="both"/>
              <w:rPr>
                <w:rFonts w:cs="Times New Roman"/>
                <w:szCs w:val="24"/>
              </w:rPr>
            </w:pPr>
            <w:r w:rsidRPr="007F78B7">
              <w:rPr>
                <w:rFonts w:cs="Times New Roman"/>
                <w:szCs w:val="24"/>
              </w:rPr>
              <w:t>Kuvvetli, Y., et al</w:t>
            </w:r>
          </w:p>
        </w:tc>
        <w:tc>
          <w:tcPr>
            <w:tcW w:w="1932" w:type="pct"/>
          </w:tcPr>
          <w:p w14:paraId="355A7405" w14:textId="37416CC9" w:rsidR="00836FBF" w:rsidRDefault="00836FBF" w:rsidP="0096103C">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91%</w:t>
            </w:r>
            <w:r w:rsidR="0096306C">
              <w:rPr>
                <w:rFonts w:cs="Times New Roman"/>
                <w:szCs w:val="24"/>
              </w:rPr>
              <w:t xml:space="preserve"> (Feed Forward Neural </w:t>
            </w:r>
            <w:proofErr w:type="spellStart"/>
            <w:r w:rsidR="0096306C">
              <w:rPr>
                <w:rFonts w:cs="Times New Roman"/>
                <w:szCs w:val="24"/>
              </w:rPr>
              <w:t>Netwok</w:t>
            </w:r>
            <w:proofErr w:type="spellEnd"/>
            <w:r w:rsidR="0096306C">
              <w:rPr>
                <w:rFonts w:cs="Times New Roman"/>
                <w:szCs w:val="24"/>
              </w:rPr>
              <w:t>)</w:t>
            </w:r>
          </w:p>
        </w:tc>
      </w:tr>
      <w:tr w:rsidR="00B642C6" w14:paraId="754D691A" w14:textId="77777777" w:rsidTr="00C47D18">
        <w:trPr>
          <w:trHeight w:val="641"/>
        </w:trPr>
        <w:tc>
          <w:tcPr>
            <w:cnfStyle w:val="001000000000" w:firstRow="0" w:lastRow="0" w:firstColumn="1" w:lastColumn="0" w:oddVBand="0" w:evenVBand="0" w:oddHBand="0" w:evenHBand="0" w:firstRowFirstColumn="0" w:firstRowLastColumn="0" w:lastRowFirstColumn="0" w:lastRowLastColumn="0"/>
            <w:tcW w:w="3068" w:type="pct"/>
          </w:tcPr>
          <w:p w14:paraId="6BB3B325" w14:textId="620232A0" w:rsidR="00B642C6" w:rsidRDefault="00E7416E" w:rsidP="0096103C">
            <w:pPr>
              <w:jc w:val="both"/>
              <w:rPr>
                <w:rFonts w:cs="Times New Roman"/>
                <w:szCs w:val="24"/>
              </w:rPr>
            </w:pPr>
            <w:r w:rsidRPr="00E7416E">
              <w:rPr>
                <w:rFonts w:cs="Times New Roman"/>
                <w:szCs w:val="24"/>
              </w:rPr>
              <w:t>Zhao, W., W. Jiang, and X. Qiu</w:t>
            </w:r>
          </w:p>
        </w:tc>
        <w:tc>
          <w:tcPr>
            <w:tcW w:w="1932" w:type="pct"/>
          </w:tcPr>
          <w:p w14:paraId="67EC74E5" w14:textId="67F4743E" w:rsidR="00B642C6" w:rsidRDefault="000B77CC" w:rsidP="0096103C">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93%</w:t>
            </w:r>
            <w:r w:rsidR="0096306C">
              <w:rPr>
                <w:rFonts w:cs="Times New Roman"/>
                <w:szCs w:val="24"/>
              </w:rPr>
              <w:t xml:space="preserve"> (JNN)</w:t>
            </w:r>
          </w:p>
        </w:tc>
      </w:tr>
      <w:tr w:rsidR="006305B2" w14:paraId="5C9DA01B" w14:textId="77777777" w:rsidTr="00C47D18">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3068" w:type="pct"/>
          </w:tcPr>
          <w:p w14:paraId="60B31EC7" w14:textId="0A051805" w:rsidR="006305B2" w:rsidRPr="00E7416E" w:rsidRDefault="00F1789D" w:rsidP="0096103C">
            <w:pPr>
              <w:jc w:val="both"/>
              <w:rPr>
                <w:rFonts w:cs="Times New Roman"/>
                <w:szCs w:val="24"/>
              </w:rPr>
            </w:pPr>
            <w:r w:rsidRPr="00F1789D">
              <w:rPr>
                <w:rFonts w:cs="Times New Roman"/>
                <w:szCs w:val="24"/>
              </w:rPr>
              <w:t xml:space="preserve">Hariri, </w:t>
            </w:r>
            <w:r w:rsidR="00137008" w:rsidRPr="00F1789D">
              <w:rPr>
                <w:rFonts w:cs="Times New Roman"/>
                <w:szCs w:val="24"/>
              </w:rPr>
              <w:t>W.,</w:t>
            </w:r>
            <w:r w:rsidRPr="00F1789D">
              <w:rPr>
                <w:rFonts w:cs="Times New Roman"/>
                <w:szCs w:val="24"/>
              </w:rPr>
              <w:t xml:space="preserve"> and A. Narin</w:t>
            </w:r>
          </w:p>
        </w:tc>
        <w:tc>
          <w:tcPr>
            <w:tcW w:w="1932" w:type="pct"/>
          </w:tcPr>
          <w:p w14:paraId="52B09DAC" w14:textId="26200E5D" w:rsidR="006305B2" w:rsidRDefault="006305B2" w:rsidP="0096103C">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92%</w:t>
            </w:r>
            <w:r w:rsidR="000938CE">
              <w:rPr>
                <w:rFonts w:cs="Times New Roman"/>
                <w:szCs w:val="24"/>
              </w:rPr>
              <w:t xml:space="preserve"> (Transfer learning and auto encoder </w:t>
            </w:r>
            <w:proofErr w:type="spellStart"/>
            <w:r w:rsidR="000938CE">
              <w:rPr>
                <w:rFonts w:cs="Times New Roman"/>
                <w:szCs w:val="24"/>
              </w:rPr>
              <w:t>modles</w:t>
            </w:r>
            <w:proofErr w:type="spellEnd"/>
            <w:r w:rsidR="000938CE">
              <w:rPr>
                <w:rFonts w:cs="Times New Roman"/>
                <w:szCs w:val="24"/>
              </w:rPr>
              <w:t>)</w:t>
            </w:r>
          </w:p>
        </w:tc>
      </w:tr>
      <w:tr w:rsidR="006305B2" w14:paraId="43F56539" w14:textId="77777777" w:rsidTr="00C47D18">
        <w:trPr>
          <w:trHeight w:val="641"/>
        </w:trPr>
        <w:tc>
          <w:tcPr>
            <w:cnfStyle w:val="001000000000" w:firstRow="0" w:lastRow="0" w:firstColumn="1" w:lastColumn="0" w:oddVBand="0" w:evenVBand="0" w:oddHBand="0" w:evenHBand="0" w:firstRowFirstColumn="0" w:firstRowLastColumn="0" w:lastRowFirstColumn="0" w:lastRowLastColumn="0"/>
            <w:tcW w:w="3068" w:type="pct"/>
          </w:tcPr>
          <w:p w14:paraId="2F48D948" w14:textId="77777777" w:rsidR="006305B2" w:rsidRPr="00E7416E" w:rsidRDefault="006305B2" w:rsidP="0096103C">
            <w:pPr>
              <w:jc w:val="both"/>
              <w:rPr>
                <w:rFonts w:cs="Times New Roman"/>
                <w:szCs w:val="24"/>
              </w:rPr>
            </w:pPr>
          </w:p>
        </w:tc>
        <w:tc>
          <w:tcPr>
            <w:tcW w:w="1932" w:type="pct"/>
          </w:tcPr>
          <w:p w14:paraId="18C47627" w14:textId="77777777" w:rsidR="006305B2" w:rsidRDefault="006305B2" w:rsidP="0096103C">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p>
        </w:tc>
      </w:tr>
      <w:tr w:rsidR="00B642C6" w14:paraId="05C8CD10" w14:textId="77777777" w:rsidTr="00C47D18">
        <w:trPr>
          <w:cnfStyle w:val="000000100000" w:firstRow="0" w:lastRow="0" w:firstColumn="0" w:lastColumn="0" w:oddVBand="0" w:evenVBand="0" w:oddHBand="1" w:evenHBand="0" w:firstRowFirstColumn="0" w:firstRowLastColumn="0" w:lastRowFirstColumn="0" w:lastRowLastColumn="0"/>
          <w:trHeight w:val="641"/>
        </w:trPr>
        <w:tc>
          <w:tcPr>
            <w:cnfStyle w:val="001000000000" w:firstRow="0" w:lastRow="0" w:firstColumn="1" w:lastColumn="0" w:oddVBand="0" w:evenVBand="0" w:oddHBand="0" w:evenHBand="0" w:firstRowFirstColumn="0" w:firstRowLastColumn="0" w:lastRowFirstColumn="0" w:lastRowLastColumn="0"/>
            <w:tcW w:w="3068" w:type="pct"/>
          </w:tcPr>
          <w:p w14:paraId="35C60A93" w14:textId="77777777" w:rsidR="00B642C6" w:rsidRPr="00BB2F75" w:rsidRDefault="00B642C6" w:rsidP="0096103C">
            <w:pPr>
              <w:jc w:val="both"/>
              <w:rPr>
                <w:rFonts w:cs="Times New Roman"/>
                <w:b/>
                <w:bCs/>
                <w:szCs w:val="24"/>
              </w:rPr>
            </w:pPr>
            <w:r w:rsidRPr="00BB2F75">
              <w:rPr>
                <w:rFonts w:cs="Times New Roman"/>
                <w:b/>
                <w:bCs/>
                <w:szCs w:val="24"/>
              </w:rPr>
              <w:t>OUR MODEL</w:t>
            </w:r>
          </w:p>
        </w:tc>
        <w:tc>
          <w:tcPr>
            <w:tcW w:w="1932" w:type="pct"/>
          </w:tcPr>
          <w:p w14:paraId="01F451D2" w14:textId="77777777" w:rsidR="00B642C6" w:rsidRDefault="00B642C6" w:rsidP="0096103C">
            <w:pPr>
              <w:jc w:val="both"/>
              <w:cnfStyle w:val="000000100000" w:firstRow="0" w:lastRow="0" w:firstColumn="0" w:lastColumn="0" w:oddVBand="0" w:evenVBand="0" w:oddHBand="1" w:evenHBand="0" w:firstRowFirstColumn="0" w:firstRowLastColumn="0" w:lastRowFirstColumn="0" w:lastRowLastColumn="0"/>
              <w:rPr>
                <w:rFonts w:cs="Times New Roman"/>
                <w:b/>
                <w:bCs/>
                <w:szCs w:val="24"/>
              </w:rPr>
            </w:pPr>
            <w:r>
              <w:rPr>
                <w:rFonts w:cs="Times New Roman"/>
                <w:b/>
                <w:bCs/>
                <w:szCs w:val="24"/>
              </w:rPr>
              <w:t>95</w:t>
            </w:r>
            <w:r w:rsidRPr="00BB2F75">
              <w:rPr>
                <w:rFonts w:cs="Times New Roman"/>
                <w:b/>
                <w:bCs/>
                <w:szCs w:val="24"/>
              </w:rPr>
              <w:t>%</w:t>
            </w:r>
            <w:r w:rsidR="00EC35E3">
              <w:rPr>
                <w:rFonts w:cs="Times New Roman"/>
                <w:b/>
                <w:bCs/>
                <w:szCs w:val="24"/>
              </w:rPr>
              <w:t xml:space="preserve"> (CNN)</w:t>
            </w:r>
          </w:p>
          <w:p w14:paraId="09907442" w14:textId="329283EE" w:rsidR="00EC35E3" w:rsidRPr="00BB2F75" w:rsidRDefault="00EC35E3" w:rsidP="0096103C">
            <w:pPr>
              <w:jc w:val="both"/>
              <w:cnfStyle w:val="000000100000" w:firstRow="0" w:lastRow="0" w:firstColumn="0" w:lastColumn="0" w:oddVBand="0" w:evenVBand="0" w:oddHBand="1" w:evenHBand="0" w:firstRowFirstColumn="0" w:firstRowLastColumn="0" w:lastRowFirstColumn="0" w:lastRowLastColumn="0"/>
              <w:rPr>
                <w:rFonts w:cs="Times New Roman"/>
                <w:b/>
                <w:bCs/>
                <w:szCs w:val="24"/>
              </w:rPr>
            </w:pPr>
            <w:r>
              <w:rPr>
                <w:rFonts w:cs="Times New Roman"/>
                <w:b/>
                <w:bCs/>
                <w:szCs w:val="24"/>
              </w:rPr>
              <w:t>98</w:t>
            </w:r>
            <w:r w:rsidR="00C63B64">
              <w:rPr>
                <w:rFonts w:cs="Times New Roman"/>
                <w:b/>
                <w:bCs/>
                <w:szCs w:val="24"/>
              </w:rPr>
              <w:t>.33</w:t>
            </w:r>
            <w:r>
              <w:rPr>
                <w:rFonts w:cs="Times New Roman"/>
                <w:b/>
                <w:bCs/>
                <w:szCs w:val="24"/>
              </w:rPr>
              <w:t>% (VGG16)</w:t>
            </w:r>
          </w:p>
        </w:tc>
      </w:tr>
    </w:tbl>
    <w:p w14:paraId="036FA46D" w14:textId="77777777" w:rsidR="00B642C6" w:rsidRDefault="00B642C6" w:rsidP="0096103C">
      <w:pPr>
        <w:jc w:val="both"/>
      </w:pPr>
    </w:p>
    <w:p w14:paraId="214D2F2D" w14:textId="77777777" w:rsidR="00C47D18" w:rsidRDefault="00C47D18" w:rsidP="0096103C">
      <w:pPr>
        <w:jc w:val="both"/>
      </w:pPr>
    </w:p>
    <w:p w14:paraId="62554461" w14:textId="38FFFF1F" w:rsidR="00AE056C" w:rsidRDefault="00B642C6" w:rsidP="0096103C">
      <w:pPr>
        <w:jc w:val="both"/>
        <w:rPr>
          <w:szCs w:val="24"/>
        </w:rPr>
      </w:pPr>
      <w:r>
        <w:rPr>
          <w:szCs w:val="24"/>
        </w:rPr>
        <w:t xml:space="preserve">Aneesha Manke, Kamana </w:t>
      </w:r>
      <w:proofErr w:type="spellStart"/>
      <w:r>
        <w:rPr>
          <w:szCs w:val="24"/>
        </w:rPr>
        <w:t>Simkhada</w:t>
      </w:r>
      <w:proofErr w:type="spellEnd"/>
      <w:r>
        <w:rPr>
          <w:szCs w:val="24"/>
        </w:rPr>
        <w:t xml:space="preserve">, Vamshi </w:t>
      </w:r>
      <w:proofErr w:type="spellStart"/>
      <w:r>
        <w:rPr>
          <w:szCs w:val="24"/>
        </w:rPr>
        <w:t>Pallapu</w:t>
      </w:r>
      <w:proofErr w:type="spellEnd"/>
      <w:r>
        <w:rPr>
          <w:szCs w:val="24"/>
        </w:rPr>
        <w:t xml:space="preserve"> and Faith Mehmet </w:t>
      </w:r>
      <w:proofErr w:type="spellStart"/>
      <w:r>
        <w:rPr>
          <w:szCs w:val="24"/>
        </w:rPr>
        <w:t>Koc</w:t>
      </w:r>
      <w:proofErr w:type="spellEnd"/>
      <w:r>
        <w:rPr>
          <w:szCs w:val="24"/>
        </w:rPr>
        <w:t>. Achieved accuracies of 92%, 95%, 94% and 91% respectively. Most of the used double layer architecture of CNN, while our model</w:t>
      </w:r>
      <w:r w:rsidR="00064053">
        <w:rPr>
          <w:szCs w:val="24"/>
        </w:rPr>
        <w:t xml:space="preserve"> of CNN</w:t>
      </w:r>
      <w:r>
        <w:rPr>
          <w:szCs w:val="24"/>
        </w:rPr>
        <w:t xml:space="preserve"> stood out with accuracy of 95% by adding additional convolutional and pooling layers which improved the accuracy</w:t>
      </w:r>
      <w:r w:rsidR="00064053">
        <w:rPr>
          <w:szCs w:val="24"/>
        </w:rPr>
        <w:t xml:space="preserve"> and out model of VGG16 stood out with the accuracy of 98</w:t>
      </w:r>
      <w:r w:rsidR="00A91304">
        <w:rPr>
          <w:szCs w:val="24"/>
        </w:rPr>
        <w:t>% and</w:t>
      </w:r>
      <w:r>
        <w:rPr>
          <w:szCs w:val="24"/>
        </w:rPr>
        <w:t xml:space="preserve"> makes the model more accurate for the COVID-19 detection.</w:t>
      </w:r>
    </w:p>
    <w:p w14:paraId="2D4A7EB2" w14:textId="3D2B455B" w:rsidR="00830FB1" w:rsidRDefault="00B642C6" w:rsidP="005419DF">
      <w:pPr>
        <w:tabs>
          <w:tab w:val="left" w:pos="7320"/>
        </w:tabs>
        <w:jc w:val="both"/>
        <w:rPr>
          <w:szCs w:val="24"/>
        </w:rPr>
      </w:pPr>
      <w:r>
        <w:rPr>
          <w:szCs w:val="24"/>
        </w:rPr>
        <w:t>Here is the visual representation of our model’s performance as well:</w:t>
      </w:r>
      <w:r w:rsidR="005419DF">
        <w:rPr>
          <w:szCs w:val="24"/>
        </w:rPr>
        <w:tab/>
      </w:r>
    </w:p>
    <w:p w14:paraId="54B092C8" w14:textId="77777777" w:rsidR="005419DF" w:rsidRDefault="005419DF" w:rsidP="005419DF">
      <w:pPr>
        <w:tabs>
          <w:tab w:val="left" w:pos="7320"/>
        </w:tabs>
        <w:jc w:val="both"/>
        <w:rPr>
          <w:szCs w:val="24"/>
        </w:rPr>
      </w:pPr>
    </w:p>
    <w:p w14:paraId="1BC59724" w14:textId="77777777" w:rsidR="005419DF" w:rsidRDefault="005419DF" w:rsidP="005419DF">
      <w:pPr>
        <w:tabs>
          <w:tab w:val="left" w:pos="7320"/>
        </w:tabs>
        <w:jc w:val="both"/>
        <w:rPr>
          <w:szCs w:val="24"/>
        </w:rPr>
      </w:pPr>
    </w:p>
    <w:p w14:paraId="103AD4EA" w14:textId="77777777" w:rsidR="000F368F" w:rsidRDefault="000F368F" w:rsidP="0028576A">
      <w:pPr>
        <w:rPr>
          <w:noProof/>
          <w:szCs w:val="24"/>
        </w:rPr>
      </w:pPr>
    </w:p>
    <w:p w14:paraId="6B404EFA" w14:textId="0EC11067" w:rsidR="000F368F" w:rsidRDefault="000F368F" w:rsidP="000F368F">
      <w:pPr>
        <w:pStyle w:val="Heading2"/>
        <w:rPr>
          <w:noProof/>
        </w:rPr>
      </w:pPr>
      <w:r>
        <w:rPr>
          <w:noProof/>
        </w:rPr>
        <w:t>CNN</w:t>
      </w:r>
    </w:p>
    <w:p w14:paraId="3713EEC3" w14:textId="77777777" w:rsidR="006170E9" w:rsidRPr="006170E9" w:rsidRDefault="006170E9" w:rsidP="006170E9"/>
    <w:p w14:paraId="2ED65881" w14:textId="77777777" w:rsidR="000F368F" w:rsidRPr="000F368F" w:rsidRDefault="000F368F" w:rsidP="000F368F"/>
    <w:p w14:paraId="6A0FFC48" w14:textId="3C06C856" w:rsidR="00323225" w:rsidRDefault="00E00FCB" w:rsidP="00E00FCB">
      <w:pPr>
        <w:jc w:val="center"/>
        <w:rPr>
          <w:szCs w:val="24"/>
        </w:rPr>
      </w:pPr>
      <w:r>
        <w:rPr>
          <w:noProof/>
          <w:szCs w:val="24"/>
        </w:rPr>
        <w:drawing>
          <wp:inline distT="0" distB="0" distL="0" distR="0" wp14:anchorId="73FB4003" wp14:editId="21A72288">
            <wp:extent cx="5745480" cy="1988601"/>
            <wp:effectExtent l="0" t="0" r="7620" b="0"/>
            <wp:docPr id="1033597470" name="Picture 7"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597470" name="Picture 7" descr="A graph of a graph of a graph&#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93740" cy="2005304"/>
                    </a:xfrm>
                    <a:prstGeom prst="rect">
                      <a:avLst/>
                    </a:prstGeom>
                  </pic:spPr>
                </pic:pic>
              </a:graphicData>
            </a:graphic>
          </wp:inline>
        </w:drawing>
      </w:r>
    </w:p>
    <w:p w14:paraId="7C03F9CC" w14:textId="6220B2F6" w:rsidR="00D74F02" w:rsidRDefault="00D74F02" w:rsidP="00D74F02">
      <w:pPr>
        <w:keepNext/>
        <w:jc w:val="center"/>
      </w:pPr>
    </w:p>
    <w:p w14:paraId="7DF06720" w14:textId="72A5C783" w:rsidR="00B642C6" w:rsidRDefault="00D74F02" w:rsidP="00D74F02">
      <w:pPr>
        <w:pStyle w:val="Caption"/>
        <w:jc w:val="center"/>
        <w:rPr>
          <w:b/>
          <w:bCs/>
          <w:i w:val="0"/>
          <w:iCs w:val="0"/>
          <w:color w:val="7F7F7F" w:themeColor="text1" w:themeTint="80"/>
          <w:sz w:val="28"/>
          <w:szCs w:val="28"/>
        </w:rPr>
      </w:pPr>
      <w:r w:rsidRPr="00D74F02">
        <w:rPr>
          <w:b/>
          <w:bCs/>
          <w:i w:val="0"/>
          <w:iCs w:val="0"/>
          <w:color w:val="7F7F7F" w:themeColor="text1" w:themeTint="80"/>
          <w:sz w:val="28"/>
          <w:szCs w:val="28"/>
        </w:rPr>
        <w:t xml:space="preserve">Figure </w:t>
      </w:r>
      <w:r w:rsidRPr="00D74F02">
        <w:rPr>
          <w:b/>
          <w:bCs/>
          <w:i w:val="0"/>
          <w:iCs w:val="0"/>
          <w:color w:val="7F7F7F" w:themeColor="text1" w:themeTint="80"/>
          <w:sz w:val="28"/>
          <w:szCs w:val="28"/>
        </w:rPr>
        <w:fldChar w:fldCharType="begin"/>
      </w:r>
      <w:r w:rsidRPr="00D74F02">
        <w:rPr>
          <w:b/>
          <w:bCs/>
          <w:i w:val="0"/>
          <w:iCs w:val="0"/>
          <w:color w:val="7F7F7F" w:themeColor="text1" w:themeTint="80"/>
          <w:sz w:val="28"/>
          <w:szCs w:val="28"/>
        </w:rPr>
        <w:instrText xml:space="preserve"> SEQ Figure \* ARABIC </w:instrText>
      </w:r>
      <w:r w:rsidRPr="00D74F02">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5</w:t>
      </w:r>
      <w:r w:rsidRPr="00D74F02">
        <w:rPr>
          <w:b/>
          <w:bCs/>
          <w:i w:val="0"/>
          <w:iCs w:val="0"/>
          <w:color w:val="7F7F7F" w:themeColor="text1" w:themeTint="80"/>
          <w:sz w:val="28"/>
          <w:szCs w:val="28"/>
        </w:rPr>
        <w:fldChar w:fldCharType="end"/>
      </w:r>
      <w:r w:rsidRPr="00D74F02">
        <w:rPr>
          <w:b/>
          <w:bCs/>
          <w:i w:val="0"/>
          <w:iCs w:val="0"/>
          <w:color w:val="7F7F7F" w:themeColor="text1" w:themeTint="80"/>
          <w:sz w:val="28"/>
          <w:szCs w:val="28"/>
        </w:rPr>
        <w:t xml:space="preserve"> CNN Loss and Accuracy graphs</w:t>
      </w:r>
    </w:p>
    <w:p w14:paraId="6658CBD9" w14:textId="77777777" w:rsidR="00D74F02" w:rsidRPr="00D74F02" w:rsidRDefault="00D74F02" w:rsidP="00D74F02"/>
    <w:p w14:paraId="1D3C2417" w14:textId="77777777" w:rsidR="00C52A01" w:rsidRDefault="00C52A01" w:rsidP="00410D57">
      <w:pPr>
        <w:jc w:val="center"/>
        <w:rPr>
          <w:szCs w:val="24"/>
        </w:rPr>
      </w:pPr>
    </w:p>
    <w:p w14:paraId="5FC86FC4" w14:textId="1EA97599" w:rsidR="00410D57" w:rsidRDefault="00E00FCB" w:rsidP="00E00FCB">
      <w:pPr>
        <w:jc w:val="center"/>
        <w:rPr>
          <w:szCs w:val="24"/>
        </w:rPr>
      </w:pPr>
      <w:r>
        <w:rPr>
          <w:noProof/>
          <w:szCs w:val="24"/>
        </w:rPr>
        <w:drawing>
          <wp:inline distT="0" distB="0" distL="0" distR="0" wp14:anchorId="66113C5B" wp14:editId="3A434254">
            <wp:extent cx="5059680" cy="3147060"/>
            <wp:effectExtent l="0" t="0" r="7620" b="0"/>
            <wp:docPr id="862177503" name="Picture 8"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77503" name="Picture 8" descr="A chart of different colored squar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105009" cy="3175254"/>
                    </a:xfrm>
                    <a:prstGeom prst="rect">
                      <a:avLst/>
                    </a:prstGeom>
                  </pic:spPr>
                </pic:pic>
              </a:graphicData>
            </a:graphic>
          </wp:inline>
        </w:drawing>
      </w:r>
    </w:p>
    <w:p w14:paraId="580D79AE" w14:textId="286B3EF2" w:rsidR="00E812D6" w:rsidRDefault="00E812D6" w:rsidP="00E812D6">
      <w:pPr>
        <w:keepNext/>
        <w:jc w:val="center"/>
      </w:pPr>
    </w:p>
    <w:p w14:paraId="41561996" w14:textId="29284F4A" w:rsidR="00410D57" w:rsidRPr="00862A3F" w:rsidRDefault="00E812D6" w:rsidP="00862A3F">
      <w:pPr>
        <w:pStyle w:val="Caption"/>
        <w:jc w:val="center"/>
        <w:rPr>
          <w:b/>
          <w:bCs/>
          <w:i w:val="0"/>
          <w:iCs w:val="0"/>
          <w:color w:val="7F7F7F" w:themeColor="text1" w:themeTint="80"/>
          <w:sz w:val="28"/>
          <w:szCs w:val="28"/>
        </w:rPr>
      </w:pPr>
      <w:r w:rsidRPr="00E812D6">
        <w:rPr>
          <w:b/>
          <w:bCs/>
          <w:i w:val="0"/>
          <w:iCs w:val="0"/>
          <w:color w:val="7F7F7F" w:themeColor="text1" w:themeTint="80"/>
          <w:sz w:val="28"/>
          <w:szCs w:val="28"/>
        </w:rPr>
        <w:t xml:space="preserve">Figure </w:t>
      </w:r>
      <w:r w:rsidRPr="00E812D6">
        <w:rPr>
          <w:b/>
          <w:bCs/>
          <w:i w:val="0"/>
          <w:iCs w:val="0"/>
          <w:color w:val="7F7F7F" w:themeColor="text1" w:themeTint="80"/>
          <w:sz w:val="28"/>
          <w:szCs w:val="28"/>
        </w:rPr>
        <w:fldChar w:fldCharType="begin"/>
      </w:r>
      <w:r w:rsidRPr="00E812D6">
        <w:rPr>
          <w:b/>
          <w:bCs/>
          <w:i w:val="0"/>
          <w:iCs w:val="0"/>
          <w:color w:val="7F7F7F" w:themeColor="text1" w:themeTint="80"/>
          <w:sz w:val="28"/>
          <w:szCs w:val="28"/>
        </w:rPr>
        <w:instrText xml:space="preserve"> SEQ Figure \* ARABIC </w:instrText>
      </w:r>
      <w:r w:rsidRPr="00E812D6">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6</w:t>
      </w:r>
      <w:r w:rsidRPr="00E812D6">
        <w:rPr>
          <w:b/>
          <w:bCs/>
          <w:i w:val="0"/>
          <w:iCs w:val="0"/>
          <w:color w:val="7F7F7F" w:themeColor="text1" w:themeTint="80"/>
          <w:sz w:val="28"/>
          <w:szCs w:val="28"/>
        </w:rPr>
        <w:fldChar w:fldCharType="end"/>
      </w:r>
      <w:r w:rsidRPr="00E812D6">
        <w:rPr>
          <w:b/>
          <w:bCs/>
          <w:i w:val="0"/>
          <w:iCs w:val="0"/>
          <w:color w:val="7F7F7F" w:themeColor="text1" w:themeTint="80"/>
          <w:sz w:val="28"/>
          <w:szCs w:val="28"/>
        </w:rPr>
        <w:t xml:space="preserve"> CNN Confusion Matrix</w:t>
      </w:r>
    </w:p>
    <w:p w14:paraId="523FD148" w14:textId="77777777" w:rsidR="006B7944" w:rsidRDefault="006B7944" w:rsidP="000B2D79">
      <w:pPr>
        <w:jc w:val="both"/>
        <w:rPr>
          <w:szCs w:val="24"/>
        </w:rPr>
      </w:pPr>
    </w:p>
    <w:p w14:paraId="5313A424" w14:textId="6AEAF181" w:rsidR="000B2D79" w:rsidRDefault="000B2D79" w:rsidP="000B2D79">
      <w:pPr>
        <w:jc w:val="both"/>
        <w:rPr>
          <w:szCs w:val="24"/>
        </w:rPr>
      </w:pPr>
      <w:r>
        <w:rPr>
          <w:szCs w:val="24"/>
        </w:rPr>
        <w:t>The confusion metrics of model shows that:</w:t>
      </w:r>
    </w:p>
    <w:p w14:paraId="6C615715" w14:textId="43A80A07" w:rsidR="000B2D79" w:rsidRDefault="000B2D79" w:rsidP="000B2D79">
      <w:pPr>
        <w:pStyle w:val="ListParagraph"/>
        <w:numPr>
          <w:ilvl w:val="0"/>
          <w:numId w:val="3"/>
        </w:numPr>
        <w:jc w:val="both"/>
        <w:rPr>
          <w:szCs w:val="24"/>
        </w:rPr>
      </w:pPr>
      <w:r>
        <w:rPr>
          <w:szCs w:val="24"/>
        </w:rPr>
        <w:t xml:space="preserve">36 instances of covid class are predicted correct by </w:t>
      </w:r>
      <w:r w:rsidR="00821095">
        <w:rPr>
          <w:szCs w:val="24"/>
        </w:rPr>
        <w:t>the</w:t>
      </w:r>
      <w:r>
        <w:rPr>
          <w:szCs w:val="24"/>
        </w:rPr>
        <w:t xml:space="preserve"> model.</w:t>
      </w:r>
    </w:p>
    <w:p w14:paraId="1FA202B9" w14:textId="7B2EC031" w:rsidR="000B2D79" w:rsidRDefault="000B2D79" w:rsidP="000B2D79">
      <w:pPr>
        <w:pStyle w:val="ListParagraph"/>
        <w:numPr>
          <w:ilvl w:val="0"/>
          <w:numId w:val="3"/>
        </w:numPr>
        <w:jc w:val="both"/>
        <w:rPr>
          <w:szCs w:val="24"/>
        </w:rPr>
      </w:pPr>
      <w:r>
        <w:rPr>
          <w:szCs w:val="24"/>
        </w:rPr>
        <w:t>2 instances of covid class are predicted wrongly as normal.</w:t>
      </w:r>
    </w:p>
    <w:p w14:paraId="7362BFC2" w14:textId="27431129" w:rsidR="000B2D79" w:rsidRDefault="000B2D79" w:rsidP="000B2D79">
      <w:pPr>
        <w:pStyle w:val="ListParagraph"/>
        <w:numPr>
          <w:ilvl w:val="0"/>
          <w:numId w:val="3"/>
        </w:numPr>
        <w:jc w:val="both"/>
        <w:rPr>
          <w:szCs w:val="24"/>
        </w:rPr>
      </w:pPr>
      <w:r>
        <w:rPr>
          <w:szCs w:val="24"/>
        </w:rPr>
        <w:t>Single instance of covid class is predicted wrong as virus.</w:t>
      </w:r>
    </w:p>
    <w:p w14:paraId="450A8A3C" w14:textId="434E137A" w:rsidR="000B2D79" w:rsidRDefault="000B2D79" w:rsidP="000B2D79">
      <w:pPr>
        <w:pStyle w:val="ListParagraph"/>
        <w:numPr>
          <w:ilvl w:val="0"/>
          <w:numId w:val="3"/>
        </w:numPr>
        <w:jc w:val="both"/>
        <w:rPr>
          <w:szCs w:val="24"/>
        </w:rPr>
      </w:pPr>
      <w:r>
        <w:rPr>
          <w:szCs w:val="24"/>
        </w:rPr>
        <w:t xml:space="preserve">The model </w:t>
      </w:r>
      <w:r w:rsidR="003F725B">
        <w:rPr>
          <w:szCs w:val="24"/>
        </w:rPr>
        <w:t>hasn’t</w:t>
      </w:r>
      <w:r>
        <w:rPr>
          <w:szCs w:val="24"/>
        </w:rPr>
        <w:t xml:space="preserve"> predicted any instance of normal class wrong. </w:t>
      </w:r>
    </w:p>
    <w:p w14:paraId="349C4592" w14:textId="1EAA0986" w:rsidR="003F725B" w:rsidRDefault="003F725B" w:rsidP="000B2D79">
      <w:pPr>
        <w:pStyle w:val="ListParagraph"/>
        <w:numPr>
          <w:ilvl w:val="0"/>
          <w:numId w:val="3"/>
        </w:numPr>
        <w:jc w:val="both"/>
        <w:rPr>
          <w:szCs w:val="24"/>
        </w:rPr>
      </w:pPr>
      <w:r>
        <w:rPr>
          <w:szCs w:val="24"/>
        </w:rPr>
        <w:t>In total 76 instances of normal class are predicted right</w:t>
      </w:r>
      <w:r w:rsidR="002012E0">
        <w:rPr>
          <w:szCs w:val="24"/>
        </w:rPr>
        <w:t xml:space="preserve"> as normal.</w:t>
      </w:r>
    </w:p>
    <w:p w14:paraId="1103C793" w14:textId="028DB881" w:rsidR="002012E0" w:rsidRDefault="002012E0" w:rsidP="002012E0">
      <w:pPr>
        <w:pStyle w:val="ListParagraph"/>
        <w:numPr>
          <w:ilvl w:val="0"/>
          <w:numId w:val="3"/>
        </w:numPr>
        <w:jc w:val="both"/>
        <w:rPr>
          <w:szCs w:val="24"/>
        </w:rPr>
      </w:pPr>
      <w:r>
        <w:rPr>
          <w:szCs w:val="24"/>
        </w:rPr>
        <w:t>No instance of normal class is predicted as virus.</w:t>
      </w:r>
    </w:p>
    <w:p w14:paraId="21F310CE" w14:textId="56FCD5E5" w:rsidR="002012E0" w:rsidRDefault="002012E0" w:rsidP="002012E0">
      <w:pPr>
        <w:pStyle w:val="ListParagraph"/>
        <w:numPr>
          <w:ilvl w:val="0"/>
          <w:numId w:val="3"/>
        </w:numPr>
        <w:jc w:val="both"/>
        <w:rPr>
          <w:szCs w:val="24"/>
        </w:rPr>
      </w:pPr>
      <w:r>
        <w:rPr>
          <w:szCs w:val="24"/>
        </w:rPr>
        <w:t>No instance of normal class is predicted as covid-19 as well.</w:t>
      </w:r>
    </w:p>
    <w:p w14:paraId="44F3C159" w14:textId="22DAF815" w:rsidR="002012E0" w:rsidRDefault="002012E0" w:rsidP="002012E0">
      <w:pPr>
        <w:pStyle w:val="ListParagraph"/>
        <w:numPr>
          <w:ilvl w:val="0"/>
          <w:numId w:val="3"/>
        </w:numPr>
        <w:jc w:val="both"/>
        <w:rPr>
          <w:szCs w:val="24"/>
        </w:rPr>
      </w:pPr>
      <w:r>
        <w:rPr>
          <w:szCs w:val="24"/>
        </w:rPr>
        <w:t>5 instances of virus class are wrongly predicted as normal.</w:t>
      </w:r>
    </w:p>
    <w:p w14:paraId="5E294FA3" w14:textId="4D1552EA" w:rsidR="002012E0" w:rsidRDefault="002012E0" w:rsidP="002012E0">
      <w:pPr>
        <w:pStyle w:val="ListParagraph"/>
        <w:numPr>
          <w:ilvl w:val="0"/>
          <w:numId w:val="3"/>
        </w:numPr>
        <w:jc w:val="both"/>
        <w:rPr>
          <w:szCs w:val="24"/>
        </w:rPr>
      </w:pPr>
      <w:r>
        <w:rPr>
          <w:szCs w:val="24"/>
        </w:rPr>
        <w:t>55 instances of virus class are predicted correctly as virus by our model</w:t>
      </w:r>
      <w:r w:rsidR="00950FE7">
        <w:rPr>
          <w:szCs w:val="24"/>
        </w:rPr>
        <w:t>.</w:t>
      </w:r>
    </w:p>
    <w:p w14:paraId="28096B7E" w14:textId="77777777" w:rsidR="00950FE7" w:rsidRDefault="00950FE7" w:rsidP="00950FE7">
      <w:pPr>
        <w:jc w:val="both"/>
        <w:rPr>
          <w:szCs w:val="24"/>
        </w:rPr>
      </w:pPr>
    </w:p>
    <w:p w14:paraId="6B11B2A0" w14:textId="344DCEF5" w:rsidR="00950FE7" w:rsidRDefault="00950FE7" w:rsidP="00950FE7">
      <w:pPr>
        <w:jc w:val="both"/>
        <w:rPr>
          <w:szCs w:val="24"/>
        </w:rPr>
      </w:pPr>
      <w:r>
        <w:rPr>
          <w:szCs w:val="24"/>
        </w:rPr>
        <w:t>Classification report summarized the overall performance of the model. It contains information regarding precision, recall, F1-Score. Our model gives an overall 95% testing accuracy.</w:t>
      </w:r>
    </w:p>
    <w:p w14:paraId="5E5969B0" w14:textId="32BECA8C" w:rsidR="00950FE7" w:rsidRDefault="00950FE7" w:rsidP="00950FE7">
      <w:pPr>
        <w:jc w:val="both"/>
        <w:rPr>
          <w:szCs w:val="24"/>
        </w:rPr>
      </w:pPr>
      <w:bookmarkStart w:id="6" w:name="_Hlk168396301"/>
      <w:r>
        <w:rPr>
          <w:szCs w:val="24"/>
        </w:rPr>
        <w:t xml:space="preserve">By using the information generated by the confusion metrics different calculations can be performed to get </w:t>
      </w:r>
      <w:r w:rsidR="00CF479F">
        <w:rPr>
          <w:szCs w:val="24"/>
        </w:rPr>
        <w:t>various</w:t>
      </w:r>
      <w:r>
        <w:rPr>
          <w:szCs w:val="24"/>
        </w:rPr>
        <w:t xml:space="preserve"> values including values of F1 Score, Precision, Recall etc.</w:t>
      </w:r>
    </w:p>
    <w:p w14:paraId="172A8975" w14:textId="77777777" w:rsidR="002D05E7" w:rsidRDefault="002D05E7" w:rsidP="00950FE7">
      <w:pPr>
        <w:jc w:val="both"/>
        <w:rPr>
          <w:szCs w:val="24"/>
        </w:rPr>
      </w:pPr>
    </w:p>
    <w:bookmarkEnd w:id="6"/>
    <w:p w14:paraId="5239455D" w14:textId="5E553D22" w:rsidR="00950FE7" w:rsidRDefault="00950FE7" w:rsidP="00950FE7">
      <w:pPr>
        <w:jc w:val="both"/>
        <w:rPr>
          <w:szCs w:val="24"/>
        </w:rPr>
      </w:pPr>
      <w:r>
        <w:rPr>
          <w:szCs w:val="24"/>
        </w:rPr>
        <w:t xml:space="preserve">Here are the calculations of the </w:t>
      </w:r>
      <w:r w:rsidR="00073F66">
        <w:rPr>
          <w:szCs w:val="24"/>
        </w:rPr>
        <w:t>values:</w:t>
      </w:r>
    </w:p>
    <w:p w14:paraId="20B8D599" w14:textId="77777777" w:rsidR="00093274" w:rsidRDefault="00093274" w:rsidP="00950FE7">
      <w:pPr>
        <w:jc w:val="both"/>
        <w:rPr>
          <w:szCs w:val="24"/>
        </w:rPr>
      </w:pPr>
    </w:p>
    <w:p w14:paraId="05B52EA8" w14:textId="3A103310" w:rsidR="00073F66" w:rsidRPr="005D46BE" w:rsidRDefault="00073F66" w:rsidP="005D46BE">
      <w:pPr>
        <w:pStyle w:val="ListParagraph"/>
        <w:numPr>
          <w:ilvl w:val="0"/>
          <w:numId w:val="4"/>
        </w:numPr>
        <w:jc w:val="both"/>
        <w:rPr>
          <w:b/>
          <w:bCs/>
          <w:szCs w:val="24"/>
        </w:rPr>
      </w:pPr>
      <w:r w:rsidRPr="005D46BE">
        <w:rPr>
          <w:b/>
          <w:bCs/>
          <w:szCs w:val="24"/>
        </w:rPr>
        <w:t>Accuracy</w:t>
      </w:r>
      <w:r w:rsidR="00B428F1" w:rsidRPr="005D46BE">
        <w:rPr>
          <w:b/>
          <w:bCs/>
          <w:szCs w:val="24"/>
        </w:rPr>
        <w:t>= (</w:t>
      </w:r>
      <w:r w:rsidRPr="005D46BE">
        <w:rPr>
          <w:b/>
          <w:bCs/>
          <w:szCs w:val="24"/>
        </w:rPr>
        <w:t>Total </w:t>
      </w:r>
      <w:proofErr w:type="spellStart"/>
      <w:r w:rsidRPr="005D46BE">
        <w:rPr>
          <w:b/>
          <w:bCs/>
          <w:szCs w:val="24"/>
        </w:rPr>
        <w:t>InstancesTPcovid</w:t>
      </w:r>
      <w:proofErr w:type="spellEnd"/>
      <w:r w:rsidRPr="005D46BE">
        <w:rPr>
          <w:b/>
          <w:bCs/>
          <w:szCs w:val="24"/>
        </w:rPr>
        <w:t>​+</w:t>
      </w:r>
      <w:proofErr w:type="spellStart"/>
      <w:r w:rsidRPr="005D46BE">
        <w:rPr>
          <w:b/>
          <w:bCs/>
          <w:szCs w:val="24"/>
        </w:rPr>
        <w:t>TPnormal</w:t>
      </w:r>
      <w:proofErr w:type="spellEnd"/>
      <w:r w:rsidRPr="005D46BE">
        <w:rPr>
          <w:b/>
          <w:bCs/>
          <w:szCs w:val="24"/>
        </w:rPr>
        <w:t>​+</w:t>
      </w:r>
      <w:proofErr w:type="spellStart"/>
      <w:r w:rsidRPr="005D46BE">
        <w:rPr>
          <w:b/>
          <w:bCs/>
          <w:szCs w:val="24"/>
        </w:rPr>
        <w:t>TPvirus</w:t>
      </w:r>
      <w:proofErr w:type="spellEnd"/>
      <w:r w:rsidRPr="005D46BE">
        <w:rPr>
          <w:b/>
          <w:bCs/>
          <w:szCs w:val="24"/>
        </w:rPr>
        <w:t xml:space="preserve">​​) / Total Instances  </w:t>
      </w:r>
    </w:p>
    <w:p w14:paraId="363BFB29" w14:textId="77777777" w:rsidR="00950FE7" w:rsidRDefault="00950FE7" w:rsidP="00950FE7">
      <w:pPr>
        <w:jc w:val="both"/>
        <w:rPr>
          <w:b/>
          <w:bCs/>
          <w:szCs w:val="24"/>
        </w:rPr>
      </w:pPr>
    </w:p>
    <w:p w14:paraId="37AF8B93" w14:textId="3C02AE4F" w:rsidR="00B428F1" w:rsidRDefault="00B428F1" w:rsidP="00950FE7">
      <w:pPr>
        <w:jc w:val="both"/>
        <w:rPr>
          <w:szCs w:val="24"/>
        </w:rPr>
      </w:pPr>
      <w:r w:rsidRPr="00B428F1">
        <w:rPr>
          <w:szCs w:val="24"/>
        </w:rPr>
        <w:t>Accuracy</w:t>
      </w:r>
      <w:r>
        <w:rPr>
          <w:szCs w:val="24"/>
        </w:rPr>
        <w:t xml:space="preserve"> = (36+76+55) / (36+2+1+76+0+0+0+5+55)</w:t>
      </w:r>
    </w:p>
    <w:p w14:paraId="06180156" w14:textId="2BDE0877" w:rsidR="00B428F1" w:rsidRDefault="00B428F1" w:rsidP="00950FE7">
      <w:pPr>
        <w:jc w:val="both"/>
        <w:rPr>
          <w:szCs w:val="24"/>
        </w:rPr>
      </w:pPr>
      <w:r>
        <w:rPr>
          <w:szCs w:val="24"/>
        </w:rPr>
        <w:tab/>
        <w:t xml:space="preserve">     = </w:t>
      </w:r>
      <w:r w:rsidR="003C58F6">
        <w:rPr>
          <w:szCs w:val="24"/>
        </w:rPr>
        <w:t xml:space="preserve">167/175 </w:t>
      </w:r>
    </w:p>
    <w:p w14:paraId="564C17A7" w14:textId="4A6AF9C5" w:rsidR="003C58F6" w:rsidRDefault="003C58F6" w:rsidP="00950FE7">
      <w:pPr>
        <w:jc w:val="both"/>
        <w:rPr>
          <w:szCs w:val="24"/>
        </w:rPr>
      </w:pPr>
      <w:r>
        <w:rPr>
          <w:szCs w:val="24"/>
        </w:rPr>
        <w:t xml:space="preserve">                 =0.954</w:t>
      </w:r>
    </w:p>
    <w:p w14:paraId="602975CA" w14:textId="77777777" w:rsidR="00D17064" w:rsidRDefault="00D17064" w:rsidP="00950FE7">
      <w:pPr>
        <w:jc w:val="both"/>
        <w:rPr>
          <w:szCs w:val="24"/>
        </w:rPr>
      </w:pPr>
    </w:p>
    <w:p w14:paraId="048625F7" w14:textId="2210EE9E" w:rsidR="005D46BE" w:rsidRPr="007412B0" w:rsidRDefault="005D46BE" w:rsidP="005D46BE">
      <w:pPr>
        <w:pStyle w:val="ListParagraph"/>
        <w:numPr>
          <w:ilvl w:val="0"/>
          <w:numId w:val="4"/>
        </w:numPr>
        <w:jc w:val="both"/>
        <w:rPr>
          <w:szCs w:val="24"/>
        </w:rPr>
      </w:pPr>
      <w:r>
        <w:rPr>
          <w:b/>
          <w:bCs/>
          <w:szCs w:val="24"/>
        </w:rPr>
        <w:t xml:space="preserve">Precision </w:t>
      </w:r>
    </w:p>
    <w:p w14:paraId="0843A07E" w14:textId="77777777" w:rsidR="007412B0" w:rsidRPr="007412B0" w:rsidRDefault="007412B0" w:rsidP="007412B0">
      <w:pPr>
        <w:pStyle w:val="ListParagraph"/>
        <w:jc w:val="both"/>
        <w:rPr>
          <w:szCs w:val="24"/>
        </w:rPr>
      </w:pPr>
    </w:p>
    <w:p w14:paraId="7EBB9154" w14:textId="70DFC6A1" w:rsidR="007412B0" w:rsidRDefault="00D006C4" w:rsidP="007412B0">
      <w:pPr>
        <w:pStyle w:val="ListParagraph"/>
        <w:numPr>
          <w:ilvl w:val="1"/>
          <w:numId w:val="4"/>
        </w:numPr>
        <w:jc w:val="both"/>
        <w:rPr>
          <w:szCs w:val="24"/>
        </w:rPr>
      </w:pPr>
      <w:r>
        <w:rPr>
          <w:szCs w:val="24"/>
        </w:rPr>
        <w:t>C</w:t>
      </w:r>
      <w:r w:rsidR="007412B0">
        <w:rPr>
          <w:szCs w:val="24"/>
        </w:rPr>
        <w:t xml:space="preserve">ovid </w:t>
      </w:r>
    </w:p>
    <w:p w14:paraId="3CFFE03B" w14:textId="60A73924" w:rsidR="00932D8B" w:rsidRDefault="007412B0" w:rsidP="00932D8B">
      <w:pPr>
        <w:pStyle w:val="ListParagraph"/>
        <w:ind w:left="1440"/>
        <w:jc w:val="both"/>
        <w:rPr>
          <w:szCs w:val="24"/>
        </w:rPr>
      </w:pPr>
      <w:r>
        <w:rPr>
          <w:szCs w:val="24"/>
        </w:rPr>
        <w:t>P=36</w:t>
      </w:r>
      <w:r w:rsidR="00AB1BD2">
        <w:rPr>
          <w:szCs w:val="24"/>
        </w:rPr>
        <w:t xml:space="preserve"> </w:t>
      </w:r>
      <w:r w:rsidR="00932D8B">
        <w:rPr>
          <w:szCs w:val="24"/>
        </w:rPr>
        <w:t>/ (</w:t>
      </w:r>
      <w:r>
        <w:rPr>
          <w:szCs w:val="24"/>
        </w:rPr>
        <w:t>36+0+0)</w:t>
      </w:r>
      <w:r w:rsidR="00932D8B">
        <w:rPr>
          <w:szCs w:val="24"/>
        </w:rPr>
        <w:t xml:space="preserve"> = 1.0</w:t>
      </w:r>
    </w:p>
    <w:p w14:paraId="40C444BC" w14:textId="77777777" w:rsidR="00932D8B" w:rsidRPr="00932D8B" w:rsidRDefault="00932D8B" w:rsidP="00932D8B">
      <w:pPr>
        <w:pStyle w:val="ListParagraph"/>
        <w:ind w:left="1440"/>
        <w:jc w:val="both"/>
        <w:rPr>
          <w:szCs w:val="24"/>
        </w:rPr>
      </w:pPr>
    </w:p>
    <w:p w14:paraId="5EAFFE22" w14:textId="36A77F2F" w:rsidR="00932D8B" w:rsidRDefault="00932D8B" w:rsidP="00932D8B">
      <w:pPr>
        <w:pStyle w:val="ListParagraph"/>
        <w:numPr>
          <w:ilvl w:val="1"/>
          <w:numId w:val="4"/>
        </w:numPr>
        <w:jc w:val="both"/>
        <w:rPr>
          <w:szCs w:val="24"/>
        </w:rPr>
      </w:pPr>
      <w:r>
        <w:rPr>
          <w:szCs w:val="24"/>
        </w:rPr>
        <w:t>Normal</w:t>
      </w:r>
    </w:p>
    <w:p w14:paraId="66C1AF3D" w14:textId="1A238B64" w:rsidR="005D46BE" w:rsidRDefault="00932D8B" w:rsidP="00932D8B">
      <w:pPr>
        <w:pStyle w:val="ListParagraph"/>
        <w:ind w:left="1440"/>
        <w:jc w:val="both"/>
        <w:rPr>
          <w:szCs w:val="24"/>
        </w:rPr>
      </w:pPr>
      <w:r>
        <w:rPr>
          <w:szCs w:val="24"/>
        </w:rPr>
        <w:t>76</w:t>
      </w:r>
      <w:r w:rsidR="00AB1BD2">
        <w:rPr>
          <w:szCs w:val="24"/>
        </w:rPr>
        <w:t xml:space="preserve"> </w:t>
      </w:r>
      <w:r>
        <w:rPr>
          <w:szCs w:val="24"/>
        </w:rPr>
        <w:t>/</w:t>
      </w:r>
      <w:r w:rsidR="00AB1BD2">
        <w:rPr>
          <w:szCs w:val="24"/>
        </w:rPr>
        <w:t xml:space="preserve"> </w:t>
      </w:r>
      <w:r>
        <w:rPr>
          <w:szCs w:val="24"/>
        </w:rPr>
        <w:t>(2+76+5) = 0.92</w:t>
      </w:r>
    </w:p>
    <w:p w14:paraId="4692F849" w14:textId="77777777" w:rsidR="00CF479F" w:rsidRDefault="00CF479F" w:rsidP="00932D8B">
      <w:pPr>
        <w:pStyle w:val="ListParagraph"/>
        <w:ind w:left="1440"/>
        <w:jc w:val="both"/>
        <w:rPr>
          <w:szCs w:val="24"/>
        </w:rPr>
      </w:pPr>
    </w:p>
    <w:p w14:paraId="702E92F3" w14:textId="4735FF66" w:rsidR="00CF479F" w:rsidRDefault="00CF479F" w:rsidP="00CF479F">
      <w:pPr>
        <w:pStyle w:val="ListParagraph"/>
        <w:numPr>
          <w:ilvl w:val="1"/>
          <w:numId w:val="4"/>
        </w:numPr>
        <w:jc w:val="both"/>
        <w:rPr>
          <w:szCs w:val="24"/>
        </w:rPr>
      </w:pPr>
      <w:r>
        <w:rPr>
          <w:szCs w:val="24"/>
        </w:rPr>
        <w:t>Virus</w:t>
      </w:r>
    </w:p>
    <w:p w14:paraId="4A1246FA" w14:textId="0B5E68C8" w:rsidR="00A01B60" w:rsidRDefault="00A01B60" w:rsidP="00A01B60">
      <w:pPr>
        <w:pStyle w:val="ListParagraph"/>
        <w:ind w:left="1440"/>
        <w:jc w:val="both"/>
        <w:rPr>
          <w:szCs w:val="24"/>
        </w:rPr>
      </w:pPr>
      <w:r>
        <w:rPr>
          <w:szCs w:val="24"/>
        </w:rPr>
        <w:t>55 / (1+0+55) = 0.982</w:t>
      </w:r>
    </w:p>
    <w:p w14:paraId="12AF2170" w14:textId="77777777" w:rsidR="00D17064" w:rsidRDefault="00D17064" w:rsidP="00A01B60">
      <w:pPr>
        <w:pStyle w:val="ListParagraph"/>
        <w:ind w:left="1440"/>
        <w:jc w:val="both"/>
        <w:rPr>
          <w:szCs w:val="24"/>
        </w:rPr>
      </w:pPr>
    </w:p>
    <w:p w14:paraId="23139D1F" w14:textId="7090853D" w:rsidR="00D006C4" w:rsidRDefault="00D006C4" w:rsidP="00D006C4">
      <w:pPr>
        <w:pStyle w:val="ListParagraph"/>
        <w:numPr>
          <w:ilvl w:val="0"/>
          <w:numId w:val="4"/>
        </w:numPr>
        <w:jc w:val="both"/>
        <w:rPr>
          <w:b/>
          <w:bCs/>
          <w:szCs w:val="24"/>
        </w:rPr>
      </w:pPr>
      <w:r w:rsidRPr="00D006C4">
        <w:rPr>
          <w:b/>
          <w:bCs/>
          <w:szCs w:val="24"/>
        </w:rPr>
        <w:t>Recal</w:t>
      </w:r>
      <w:r>
        <w:rPr>
          <w:b/>
          <w:bCs/>
          <w:szCs w:val="24"/>
        </w:rPr>
        <w:t xml:space="preserve">l </w:t>
      </w:r>
    </w:p>
    <w:p w14:paraId="06CEA913" w14:textId="77777777" w:rsidR="00D006C4" w:rsidRDefault="00D006C4" w:rsidP="00D006C4">
      <w:pPr>
        <w:pStyle w:val="ListParagraph"/>
        <w:jc w:val="both"/>
        <w:rPr>
          <w:b/>
          <w:bCs/>
          <w:szCs w:val="24"/>
        </w:rPr>
      </w:pPr>
    </w:p>
    <w:p w14:paraId="3F3AE4C0" w14:textId="2FA58BDB" w:rsidR="00D006C4" w:rsidRPr="00D006C4" w:rsidRDefault="00D006C4" w:rsidP="00D006C4">
      <w:pPr>
        <w:pStyle w:val="ListParagraph"/>
        <w:numPr>
          <w:ilvl w:val="1"/>
          <w:numId w:val="4"/>
        </w:numPr>
        <w:jc w:val="both"/>
        <w:rPr>
          <w:b/>
          <w:bCs/>
          <w:szCs w:val="24"/>
        </w:rPr>
      </w:pPr>
      <w:r>
        <w:rPr>
          <w:szCs w:val="24"/>
        </w:rPr>
        <w:t xml:space="preserve">Covid </w:t>
      </w:r>
    </w:p>
    <w:p w14:paraId="1815D813" w14:textId="4F2602E5" w:rsidR="00D006C4" w:rsidRDefault="00D006C4" w:rsidP="00D006C4">
      <w:pPr>
        <w:pStyle w:val="ListParagraph"/>
        <w:ind w:left="1440"/>
        <w:jc w:val="both"/>
        <w:rPr>
          <w:szCs w:val="24"/>
        </w:rPr>
      </w:pPr>
      <w:r>
        <w:rPr>
          <w:szCs w:val="24"/>
        </w:rPr>
        <w:t>36 / (36+2+1) = 0.92</w:t>
      </w:r>
    </w:p>
    <w:p w14:paraId="2E658FC3" w14:textId="77777777" w:rsidR="00D006C4" w:rsidRDefault="00D006C4" w:rsidP="00D006C4">
      <w:pPr>
        <w:pStyle w:val="ListParagraph"/>
        <w:ind w:left="1440"/>
        <w:jc w:val="both"/>
        <w:rPr>
          <w:szCs w:val="24"/>
        </w:rPr>
      </w:pPr>
    </w:p>
    <w:p w14:paraId="4C8F1C44" w14:textId="5E6D8243" w:rsidR="00D006C4" w:rsidRDefault="008D4D58" w:rsidP="00D006C4">
      <w:pPr>
        <w:pStyle w:val="ListParagraph"/>
        <w:numPr>
          <w:ilvl w:val="1"/>
          <w:numId w:val="4"/>
        </w:numPr>
        <w:jc w:val="both"/>
        <w:rPr>
          <w:szCs w:val="24"/>
        </w:rPr>
      </w:pPr>
      <w:r>
        <w:rPr>
          <w:szCs w:val="24"/>
        </w:rPr>
        <w:t xml:space="preserve">Normal </w:t>
      </w:r>
    </w:p>
    <w:p w14:paraId="006501D8" w14:textId="702C848A" w:rsidR="008D4D58" w:rsidRDefault="008D4D58" w:rsidP="008D4D58">
      <w:pPr>
        <w:pStyle w:val="ListParagraph"/>
        <w:ind w:left="1440"/>
        <w:jc w:val="both"/>
        <w:rPr>
          <w:szCs w:val="24"/>
        </w:rPr>
      </w:pPr>
      <w:r>
        <w:rPr>
          <w:szCs w:val="24"/>
        </w:rPr>
        <w:t>76 / (0+76+0) = 1.0</w:t>
      </w:r>
    </w:p>
    <w:p w14:paraId="008E01C8" w14:textId="77777777" w:rsidR="008D4D58" w:rsidRDefault="008D4D58" w:rsidP="008D4D58">
      <w:pPr>
        <w:pStyle w:val="ListParagraph"/>
        <w:ind w:left="1440"/>
        <w:jc w:val="both"/>
        <w:rPr>
          <w:szCs w:val="24"/>
        </w:rPr>
      </w:pPr>
    </w:p>
    <w:p w14:paraId="55280595" w14:textId="77777777" w:rsidR="008D4D58" w:rsidRDefault="008D4D58" w:rsidP="008D4D58">
      <w:pPr>
        <w:pStyle w:val="ListParagraph"/>
        <w:numPr>
          <w:ilvl w:val="1"/>
          <w:numId w:val="4"/>
        </w:numPr>
        <w:jc w:val="both"/>
        <w:rPr>
          <w:szCs w:val="24"/>
        </w:rPr>
      </w:pPr>
      <w:r>
        <w:rPr>
          <w:szCs w:val="24"/>
        </w:rPr>
        <w:t>Virus</w:t>
      </w:r>
    </w:p>
    <w:p w14:paraId="60CE435E" w14:textId="5A3DC482" w:rsidR="008D4D58" w:rsidRDefault="008D4D58" w:rsidP="008D4D58">
      <w:pPr>
        <w:pStyle w:val="ListParagraph"/>
        <w:ind w:left="1440"/>
        <w:jc w:val="both"/>
        <w:rPr>
          <w:szCs w:val="24"/>
        </w:rPr>
      </w:pPr>
      <w:r>
        <w:rPr>
          <w:szCs w:val="24"/>
        </w:rPr>
        <w:t xml:space="preserve">55 / (0+5+55) = 0.92 </w:t>
      </w:r>
    </w:p>
    <w:p w14:paraId="60D67D77" w14:textId="77777777" w:rsidR="00893F51" w:rsidRDefault="00893F51" w:rsidP="008D4D58">
      <w:pPr>
        <w:pStyle w:val="ListParagraph"/>
        <w:ind w:left="1440"/>
        <w:jc w:val="both"/>
        <w:rPr>
          <w:szCs w:val="24"/>
        </w:rPr>
      </w:pPr>
    </w:p>
    <w:p w14:paraId="2D2D2AAE" w14:textId="77777777" w:rsidR="00893F51" w:rsidRDefault="00893F51" w:rsidP="008D4D58">
      <w:pPr>
        <w:pStyle w:val="ListParagraph"/>
        <w:ind w:left="1440"/>
        <w:jc w:val="both"/>
        <w:rPr>
          <w:szCs w:val="24"/>
        </w:rPr>
      </w:pPr>
    </w:p>
    <w:p w14:paraId="6F853378" w14:textId="1722A597" w:rsidR="00893F51" w:rsidRPr="00354850" w:rsidRDefault="00893F51" w:rsidP="00893F51">
      <w:pPr>
        <w:pStyle w:val="ListParagraph"/>
        <w:numPr>
          <w:ilvl w:val="0"/>
          <w:numId w:val="4"/>
        </w:numPr>
        <w:jc w:val="both"/>
        <w:rPr>
          <w:szCs w:val="24"/>
        </w:rPr>
      </w:pPr>
      <w:r>
        <w:rPr>
          <w:b/>
          <w:bCs/>
          <w:szCs w:val="24"/>
        </w:rPr>
        <w:t>F1 Score</w:t>
      </w:r>
    </w:p>
    <w:p w14:paraId="5D5ADA40" w14:textId="68B4C5D6" w:rsidR="00354850" w:rsidRDefault="00354850" w:rsidP="00354850">
      <w:pPr>
        <w:jc w:val="both"/>
        <w:rPr>
          <w:szCs w:val="24"/>
        </w:rPr>
      </w:pPr>
      <w:r>
        <w:rPr>
          <w:szCs w:val="24"/>
        </w:rPr>
        <w:t>F1 score = 2 * (Precision * Recall) / (precision + Recall)</w:t>
      </w:r>
    </w:p>
    <w:p w14:paraId="427D101B" w14:textId="77777777" w:rsidR="00E87264" w:rsidRDefault="00E87264" w:rsidP="00354850">
      <w:pPr>
        <w:jc w:val="both"/>
        <w:rPr>
          <w:szCs w:val="24"/>
        </w:rPr>
      </w:pPr>
    </w:p>
    <w:p w14:paraId="6A5F9D73" w14:textId="4867C567" w:rsidR="00E87264" w:rsidRDefault="00E87264" w:rsidP="00E87264">
      <w:pPr>
        <w:pStyle w:val="ListParagraph"/>
        <w:numPr>
          <w:ilvl w:val="1"/>
          <w:numId w:val="4"/>
        </w:numPr>
        <w:jc w:val="both"/>
        <w:rPr>
          <w:szCs w:val="24"/>
        </w:rPr>
      </w:pPr>
      <w:r>
        <w:rPr>
          <w:szCs w:val="24"/>
        </w:rPr>
        <w:t xml:space="preserve">Covid </w:t>
      </w:r>
    </w:p>
    <w:p w14:paraId="1715738D" w14:textId="2E543C82" w:rsidR="00E87264" w:rsidRDefault="0011037A" w:rsidP="00E87264">
      <w:pPr>
        <w:pStyle w:val="ListParagraph"/>
        <w:ind w:left="1440"/>
        <w:jc w:val="both"/>
        <w:rPr>
          <w:szCs w:val="24"/>
        </w:rPr>
      </w:pPr>
      <w:r>
        <w:rPr>
          <w:szCs w:val="24"/>
        </w:rPr>
        <w:t xml:space="preserve">F1 = </w:t>
      </w:r>
      <w:r w:rsidR="0013149A">
        <w:rPr>
          <w:szCs w:val="24"/>
        </w:rPr>
        <w:t>2 * (1.0 * 0.92) / (1.0 + 0.92) = 0.96</w:t>
      </w:r>
    </w:p>
    <w:p w14:paraId="2AC7B093" w14:textId="77777777" w:rsidR="00A64D90" w:rsidRDefault="00A64D90" w:rsidP="00E87264">
      <w:pPr>
        <w:pStyle w:val="ListParagraph"/>
        <w:ind w:left="1440"/>
        <w:jc w:val="both"/>
        <w:rPr>
          <w:szCs w:val="24"/>
        </w:rPr>
      </w:pPr>
    </w:p>
    <w:p w14:paraId="6C8FEF18" w14:textId="77777777" w:rsidR="0080469D" w:rsidRDefault="0080469D" w:rsidP="00E87264">
      <w:pPr>
        <w:pStyle w:val="ListParagraph"/>
        <w:ind w:left="1440"/>
        <w:jc w:val="both"/>
        <w:rPr>
          <w:szCs w:val="24"/>
        </w:rPr>
      </w:pPr>
    </w:p>
    <w:p w14:paraId="3748B98D" w14:textId="062C7430" w:rsidR="0080469D" w:rsidRDefault="0080469D" w:rsidP="0080469D">
      <w:pPr>
        <w:pStyle w:val="ListParagraph"/>
        <w:numPr>
          <w:ilvl w:val="1"/>
          <w:numId w:val="4"/>
        </w:numPr>
        <w:jc w:val="both"/>
        <w:rPr>
          <w:szCs w:val="24"/>
        </w:rPr>
      </w:pPr>
      <w:r>
        <w:rPr>
          <w:szCs w:val="24"/>
        </w:rPr>
        <w:t xml:space="preserve">Normal </w:t>
      </w:r>
    </w:p>
    <w:p w14:paraId="19F83FC3" w14:textId="1B4FFFF0" w:rsidR="0080469D" w:rsidRDefault="0011037A" w:rsidP="0080469D">
      <w:pPr>
        <w:pStyle w:val="ListParagraph"/>
        <w:ind w:left="1440"/>
        <w:jc w:val="both"/>
        <w:rPr>
          <w:szCs w:val="24"/>
        </w:rPr>
      </w:pPr>
      <w:r>
        <w:rPr>
          <w:szCs w:val="24"/>
        </w:rPr>
        <w:t xml:space="preserve">F1 = </w:t>
      </w:r>
      <w:r w:rsidR="0080469D">
        <w:rPr>
          <w:szCs w:val="24"/>
        </w:rPr>
        <w:t xml:space="preserve">2 * (0.92 * 1.0) / (0.92 + 1.0) = 0.95 </w:t>
      </w:r>
    </w:p>
    <w:p w14:paraId="744DE09A" w14:textId="77777777" w:rsidR="0080469D" w:rsidRDefault="0080469D" w:rsidP="0080469D">
      <w:pPr>
        <w:pStyle w:val="ListParagraph"/>
        <w:ind w:left="1440"/>
        <w:jc w:val="both"/>
        <w:rPr>
          <w:szCs w:val="24"/>
        </w:rPr>
      </w:pPr>
    </w:p>
    <w:p w14:paraId="41D8A57C" w14:textId="023E7BBD" w:rsidR="0080469D" w:rsidRDefault="00AF1620" w:rsidP="00AF1620">
      <w:pPr>
        <w:pStyle w:val="ListParagraph"/>
        <w:numPr>
          <w:ilvl w:val="1"/>
          <w:numId w:val="4"/>
        </w:numPr>
        <w:jc w:val="both"/>
        <w:rPr>
          <w:szCs w:val="24"/>
        </w:rPr>
      </w:pPr>
      <w:r>
        <w:rPr>
          <w:szCs w:val="24"/>
        </w:rPr>
        <w:t xml:space="preserve">Virus </w:t>
      </w:r>
    </w:p>
    <w:p w14:paraId="36CC67A2" w14:textId="0C8D3CBF" w:rsidR="00AF1620" w:rsidRPr="00E87264" w:rsidRDefault="00AF1620" w:rsidP="00AF1620">
      <w:pPr>
        <w:pStyle w:val="ListParagraph"/>
        <w:ind w:left="1440"/>
        <w:jc w:val="both"/>
        <w:rPr>
          <w:szCs w:val="24"/>
        </w:rPr>
      </w:pPr>
      <w:r>
        <w:rPr>
          <w:szCs w:val="24"/>
        </w:rPr>
        <w:t>F1 = 2 * (0.98 * 0.92) / (0.98 + 0.92)</w:t>
      </w:r>
      <w:r w:rsidR="00E11DD2">
        <w:rPr>
          <w:szCs w:val="24"/>
        </w:rPr>
        <w:t xml:space="preserve"> = 0.94</w:t>
      </w:r>
    </w:p>
    <w:p w14:paraId="0F4335DB" w14:textId="30F52D4D" w:rsidR="00893F51" w:rsidRDefault="0029748E" w:rsidP="00893F51">
      <w:pPr>
        <w:pStyle w:val="ListParagraph"/>
        <w:jc w:val="both"/>
        <w:rPr>
          <w:szCs w:val="24"/>
        </w:rPr>
      </w:pPr>
      <w:r>
        <w:rPr>
          <w:szCs w:val="24"/>
        </w:rPr>
        <w:t xml:space="preserve"> </w:t>
      </w:r>
    </w:p>
    <w:p w14:paraId="131DBB28" w14:textId="46993E76" w:rsidR="0029748E" w:rsidRDefault="0029748E" w:rsidP="00893F51">
      <w:pPr>
        <w:pStyle w:val="ListParagraph"/>
        <w:jc w:val="both"/>
        <w:rPr>
          <w:szCs w:val="24"/>
        </w:rPr>
      </w:pPr>
      <w:bookmarkStart w:id="7" w:name="_Hlk168397543"/>
      <w:r>
        <w:rPr>
          <w:szCs w:val="24"/>
        </w:rPr>
        <w:t xml:space="preserve">The above calculations show the overall performance of our model. Accuracy tells how well the model performs and how often it makes right predictions.  The accuracy of our model tells how often it predicts right weather the lungs image given as input are </w:t>
      </w:r>
      <w:r w:rsidR="00EE0262">
        <w:rPr>
          <w:szCs w:val="24"/>
        </w:rPr>
        <w:t>affected</w:t>
      </w:r>
      <w:r>
        <w:rPr>
          <w:szCs w:val="24"/>
        </w:rPr>
        <w:t xml:space="preserve"> with Covid-19 or not. </w:t>
      </w:r>
    </w:p>
    <w:p w14:paraId="7C3EFFCD" w14:textId="7871EBB6" w:rsidR="00EE0262" w:rsidRDefault="007E4660" w:rsidP="00893F51">
      <w:pPr>
        <w:pStyle w:val="ListParagraph"/>
        <w:jc w:val="both"/>
        <w:rPr>
          <w:szCs w:val="24"/>
        </w:rPr>
      </w:pPr>
      <w:r>
        <w:rPr>
          <w:szCs w:val="24"/>
        </w:rPr>
        <w:t>Precision</w:t>
      </w:r>
      <w:r w:rsidR="00EE0262">
        <w:rPr>
          <w:szCs w:val="24"/>
        </w:rPr>
        <w:t xml:space="preserve"> tells us about that in all positive predictions how much </w:t>
      </w:r>
      <w:r>
        <w:rPr>
          <w:szCs w:val="24"/>
        </w:rPr>
        <w:t xml:space="preserve">the model has predicted positive right. </w:t>
      </w:r>
    </w:p>
    <w:p w14:paraId="724EB7A3" w14:textId="148FB5A4" w:rsidR="007E4660" w:rsidRDefault="007E4660" w:rsidP="00893F51">
      <w:pPr>
        <w:pStyle w:val="ListParagraph"/>
        <w:jc w:val="both"/>
        <w:rPr>
          <w:szCs w:val="24"/>
        </w:rPr>
      </w:pPr>
      <w:r>
        <w:rPr>
          <w:szCs w:val="24"/>
        </w:rPr>
        <w:t xml:space="preserve">Recall tells that in all correct items how much model predicted right. It tells how much model is good at doing what it </w:t>
      </w:r>
      <w:r w:rsidR="00684814">
        <w:rPr>
          <w:szCs w:val="24"/>
        </w:rPr>
        <w:t>is supposed</w:t>
      </w:r>
      <w:r>
        <w:rPr>
          <w:szCs w:val="24"/>
        </w:rPr>
        <w:t xml:space="preserve"> to do. </w:t>
      </w:r>
    </w:p>
    <w:p w14:paraId="0F31891B" w14:textId="4F13E1CF" w:rsidR="00684814" w:rsidRDefault="00684814" w:rsidP="00893F51">
      <w:pPr>
        <w:pStyle w:val="ListParagraph"/>
        <w:jc w:val="both"/>
        <w:rPr>
          <w:szCs w:val="24"/>
        </w:rPr>
      </w:pPr>
      <w:r>
        <w:rPr>
          <w:szCs w:val="24"/>
        </w:rPr>
        <w:t xml:space="preserve">F1 score is the harmonic </w:t>
      </w:r>
      <w:r w:rsidR="007278D5">
        <w:rPr>
          <w:szCs w:val="24"/>
        </w:rPr>
        <w:t xml:space="preserve">means of precision and recall. It combines </w:t>
      </w:r>
      <w:r w:rsidR="00894826">
        <w:rPr>
          <w:szCs w:val="24"/>
        </w:rPr>
        <w:t>precision</w:t>
      </w:r>
      <w:r w:rsidR="007278D5">
        <w:rPr>
          <w:szCs w:val="24"/>
        </w:rPr>
        <w:t xml:space="preserve"> and recall into a single number</w:t>
      </w:r>
      <w:r w:rsidR="00894826">
        <w:rPr>
          <w:szCs w:val="24"/>
        </w:rPr>
        <w:t>.</w:t>
      </w:r>
    </w:p>
    <w:p w14:paraId="19FA5EDB" w14:textId="0CC27ADA" w:rsidR="00855055" w:rsidRDefault="001B1876" w:rsidP="00893F51">
      <w:pPr>
        <w:pStyle w:val="ListParagraph"/>
        <w:jc w:val="both"/>
        <w:rPr>
          <w:szCs w:val="24"/>
        </w:rPr>
      </w:pPr>
      <w:r w:rsidRPr="001B1876">
        <w:rPr>
          <w:szCs w:val="24"/>
        </w:rPr>
        <w:t xml:space="preserve">Calculating all these values helps to have a comprehensive look at the overall performance of a model. These factors won’t only help at looking at the overall model’s performance but in addition these factors can help to detect where the model is lacking and where </w:t>
      </w:r>
      <w:r w:rsidR="00D204BC" w:rsidRPr="001B1876">
        <w:rPr>
          <w:szCs w:val="24"/>
        </w:rPr>
        <w:t>it’s</w:t>
      </w:r>
      <w:r w:rsidRPr="001B1876">
        <w:rPr>
          <w:szCs w:val="24"/>
        </w:rPr>
        <w:t xml:space="preserve"> performing good.</w:t>
      </w:r>
    </w:p>
    <w:p w14:paraId="1B498A34" w14:textId="78E7BCBD" w:rsidR="00855055" w:rsidRDefault="00855055" w:rsidP="00893F51">
      <w:pPr>
        <w:pStyle w:val="ListParagraph"/>
        <w:jc w:val="both"/>
        <w:rPr>
          <w:szCs w:val="24"/>
        </w:rPr>
      </w:pPr>
      <w:r>
        <w:rPr>
          <w:szCs w:val="24"/>
        </w:rPr>
        <w:t>Here is the classification report of our model:</w:t>
      </w:r>
    </w:p>
    <w:bookmarkEnd w:id="7"/>
    <w:p w14:paraId="3E55DC4E" w14:textId="551264BA" w:rsidR="00D006C4" w:rsidRPr="00D006C4" w:rsidRDefault="00D006C4" w:rsidP="00D006C4">
      <w:pPr>
        <w:jc w:val="both"/>
        <w:rPr>
          <w:szCs w:val="24"/>
        </w:rPr>
      </w:pPr>
    </w:p>
    <w:p w14:paraId="4111514E" w14:textId="4E455FD4" w:rsidR="00830FB1" w:rsidRDefault="00830FB1" w:rsidP="00224445">
      <w:pPr>
        <w:jc w:val="center"/>
        <w:rPr>
          <w:szCs w:val="24"/>
        </w:rPr>
      </w:pPr>
    </w:p>
    <w:p w14:paraId="241655C4" w14:textId="07E4FB40" w:rsidR="00E9791F" w:rsidRDefault="001B36D3" w:rsidP="00B9558F">
      <w:pPr>
        <w:keepNext/>
        <w:jc w:val="both"/>
      </w:pPr>
      <w:r>
        <w:rPr>
          <w:noProof/>
          <w:szCs w:val="24"/>
        </w:rPr>
        <w:drawing>
          <wp:inline distT="0" distB="0" distL="0" distR="0" wp14:anchorId="239A02C9" wp14:editId="6669A119">
            <wp:extent cx="5928360" cy="1455420"/>
            <wp:effectExtent l="0" t="0" r="0" b="0"/>
            <wp:docPr id="15288070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0706" name="Picture 6" descr="A screenshot of a computer&#10;&#10;Description automatically generated"/>
                    <pic:cNvPicPr/>
                  </pic:nvPicPr>
                  <pic:blipFill rotWithShape="1">
                    <a:blip r:embed="rId14">
                      <a:extLst>
                        <a:ext uri="{28A0092B-C50C-407E-A947-70E740481C1C}">
                          <a14:useLocalDpi xmlns:a14="http://schemas.microsoft.com/office/drawing/2010/main" val="0"/>
                        </a:ext>
                      </a:extLst>
                    </a:blip>
                    <a:srcRect t="29779"/>
                    <a:stretch/>
                  </pic:blipFill>
                  <pic:spPr bwMode="auto">
                    <a:xfrm>
                      <a:off x="0" y="0"/>
                      <a:ext cx="5942700" cy="1458940"/>
                    </a:xfrm>
                    <a:prstGeom prst="rect">
                      <a:avLst/>
                    </a:prstGeom>
                    <a:ln>
                      <a:noFill/>
                    </a:ln>
                    <a:extLst>
                      <a:ext uri="{53640926-AAD7-44D8-BBD7-CCE9431645EC}">
                        <a14:shadowObscured xmlns:a14="http://schemas.microsoft.com/office/drawing/2010/main"/>
                      </a:ext>
                    </a:extLst>
                  </pic:spPr>
                </pic:pic>
              </a:graphicData>
            </a:graphic>
          </wp:inline>
        </w:drawing>
      </w:r>
    </w:p>
    <w:p w14:paraId="2CE85A15" w14:textId="3985D3DF" w:rsidR="00830FB1" w:rsidRDefault="00B9558F" w:rsidP="00B9558F">
      <w:pPr>
        <w:pStyle w:val="Caption"/>
        <w:jc w:val="center"/>
        <w:rPr>
          <w:b/>
          <w:bCs/>
          <w:i w:val="0"/>
          <w:iCs w:val="0"/>
          <w:color w:val="7F7F7F" w:themeColor="text1" w:themeTint="80"/>
          <w:sz w:val="28"/>
          <w:szCs w:val="28"/>
        </w:rPr>
      </w:pPr>
      <w:r w:rsidRPr="00B9558F">
        <w:rPr>
          <w:b/>
          <w:bCs/>
          <w:i w:val="0"/>
          <w:iCs w:val="0"/>
          <w:color w:val="7F7F7F" w:themeColor="text1" w:themeTint="80"/>
          <w:sz w:val="28"/>
          <w:szCs w:val="28"/>
        </w:rPr>
        <w:t xml:space="preserve">Figure </w:t>
      </w:r>
      <w:r w:rsidRPr="00B9558F">
        <w:rPr>
          <w:b/>
          <w:bCs/>
          <w:i w:val="0"/>
          <w:iCs w:val="0"/>
          <w:color w:val="7F7F7F" w:themeColor="text1" w:themeTint="80"/>
          <w:sz w:val="28"/>
          <w:szCs w:val="28"/>
        </w:rPr>
        <w:fldChar w:fldCharType="begin"/>
      </w:r>
      <w:r w:rsidRPr="00B9558F">
        <w:rPr>
          <w:b/>
          <w:bCs/>
          <w:i w:val="0"/>
          <w:iCs w:val="0"/>
          <w:color w:val="7F7F7F" w:themeColor="text1" w:themeTint="80"/>
          <w:sz w:val="28"/>
          <w:szCs w:val="28"/>
        </w:rPr>
        <w:instrText xml:space="preserve"> SEQ Figure \* ARABIC </w:instrText>
      </w:r>
      <w:r w:rsidRPr="00B9558F">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7</w:t>
      </w:r>
      <w:r w:rsidRPr="00B9558F">
        <w:rPr>
          <w:b/>
          <w:bCs/>
          <w:i w:val="0"/>
          <w:iCs w:val="0"/>
          <w:color w:val="7F7F7F" w:themeColor="text1" w:themeTint="80"/>
          <w:sz w:val="28"/>
          <w:szCs w:val="28"/>
        </w:rPr>
        <w:fldChar w:fldCharType="end"/>
      </w:r>
      <w:r w:rsidRPr="00B9558F">
        <w:rPr>
          <w:b/>
          <w:bCs/>
          <w:i w:val="0"/>
          <w:iCs w:val="0"/>
          <w:color w:val="7F7F7F" w:themeColor="text1" w:themeTint="80"/>
          <w:sz w:val="28"/>
          <w:szCs w:val="28"/>
        </w:rPr>
        <w:t xml:space="preserve"> CNN Classification Report</w:t>
      </w:r>
    </w:p>
    <w:p w14:paraId="47191D73" w14:textId="77777777" w:rsidR="00E9791F" w:rsidRDefault="00E9791F" w:rsidP="00E9791F"/>
    <w:p w14:paraId="6A84F9C3" w14:textId="77777777" w:rsidR="00E9791F" w:rsidRDefault="00E9791F" w:rsidP="00E9791F"/>
    <w:p w14:paraId="65297249" w14:textId="77777777" w:rsidR="00FC2F7E" w:rsidRPr="00E9791F" w:rsidRDefault="00FC2F7E" w:rsidP="00E9791F"/>
    <w:p w14:paraId="31B65C93" w14:textId="3C0A3FC1" w:rsidR="00290ED7" w:rsidRDefault="00830FB1" w:rsidP="00290ED7">
      <w:pPr>
        <w:pStyle w:val="Heading2"/>
      </w:pPr>
      <w:r>
        <w:t>VGG16</w:t>
      </w:r>
    </w:p>
    <w:p w14:paraId="113A8A94" w14:textId="77777777" w:rsidR="00BA2CDD" w:rsidRDefault="00BA2CDD" w:rsidP="00BA2CDD"/>
    <w:p w14:paraId="5AF17CD2" w14:textId="77777777" w:rsidR="00BA2CDD" w:rsidRPr="00BA2CDD" w:rsidRDefault="00BA2CDD" w:rsidP="00BA2CDD"/>
    <w:p w14:paraId="1009850D" w14:textId="77777777" w:rsidR="006306B7" w:rsidRDefault="00FB76B2" w:rsidP="006306B7">
      <w:pPr>
        <w:keepNext/>
        <w:jc w:val="both"/>
      </w:pPr>
      <w:r w:rsidRPr="00FB76B2">
        <w:rPr>
          <w:noProof/>
          <w:szCs w:val="24"/>
        </w:rPr>
        <w:drawing>
          <wp:inline distT="0" distB="0" distL="0" distR="0" wp14:anchorId="3A8E1805" wp14:editId="3E318C93">
            <wp:extent cx="5943600" cy="2323465"/>
            <wp:effectExtent l="0" t="0" r="0" b="635"/>
            <wp:docPr id="94852329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523298" name="Picture 1" descr="A graph of a graph of a graph&#10;&#10;Description automatically generated with medium confidence"/>
                    <pic:cNvPicPr/>
                  </pic:nvPicPr>
                  <pic:blipFill>
                    <a:blip r:embed="rId15"/>
                    <a:stretch>
                      <a:fillRect/>
                    </a:stretch>
                  </pic:blipFill>
                  <pic:spPr>
                    <a:xfrm>
                      <a:off x="0" y="0"/>
                      <a:ext cx="5943600" cy="2323465"/>
                    </a:xfrm>
                    <a:prstGeom prst="rect">
                      <a:avLst/>
                    </a:prstGeom>
                  </pic:spPr>
                </pic:pic>
              </a:graphicData>
            </a:graphic>
          </wp:inline>
        </w:drawing>
      </w:r>
    </w:p>
    <w:p w14:paraId="7A12F9FC" w14:textId="600F0B3E" w:rsidR="00224445" w:rsidRPr="006306B7" w:rsidRDefault="006306B7" w:rsidP="006306B7">
      <w:pPr>
        <w:pStyle w:val="Caption"/>
        <w:jc w:val="center"/>
        <w:rPr>
          <w:b/>
          <w:bCs/>
          <w:i w:val="0"/>
          <w:iCs w:val="0"/>
          <w:sz w:val="28"/>
          <w:szCs w:val="28"/>
        </w:rPr>
      </w:pPr>
      <w:r w:rsidRPr="006306B7">
        <w:rPr>
          <w:b/>
          <w:bCs/>
          <w:i w:val="0"/>
          <w:iCs w:val="0"/>
          <w:color w:val="7F7F7F" w:themeColor="text1" w:themeTint="80"/>
          <w:sz w:val="28"/>
          <w:szCs w:val="28"/>
        </w:rPr>
        <w:t xml:space="preserve">Figure </w:t>
      </w:r>
      <w:r w:rsidRPr="006306B7">
        <w:rPr>
          <w:b/>
          <w:bCs/>
          <w:i w:val="0"/>
          <w:iCs w:val="0"/>
          <w:color w:val="7F7F7F" w:themeColor="text1" w:themeTint="80"/>
          <w:sz w:val="28"/>
          <w:szCs w:val="28"/>
        </w:rPr>
        <w:fldChar w:fldCharType="begin"/>
      </w:r>
      <w:r w:rsidRPr="006306B7">
        <w:rPr>
          <w:b/>
          <w:bCs/>
          <w:i w:val="0"/>
          <w:iCs w:val="0"/>
          <w:color w:val="7F7F7F" w:themeColor="text1" w:themeTint="80"/>
          <w:sz w:val="28"/>
          <w:szCs w:val="28"/>
        </w:rPr>
        <w:instrText xml:space="preserve"> SEQ Figure \* ARABIC </w:instrText>
      </w:r>
      <w:r w:rsidRPr="006306B7">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8</w:t>
      </w:r>
      <w:r w:rsidRPr="006306B7">
        <w:rPr>
          <w:b/>
          <w:bCs/>
          <w:i w:val="0"/>
          <w:iCs w:val="0"/>
          <w:color w:val="7F7F7F" w:themeColor="text1" w:themeTint="80"/>
          <w:sz w:val="28"/>
          <w:szCs w:val="28"/>
        </w:rPr>
        <w:fldChar w:fldCharType="end"/>
      </w:r>
      <w:r w:rsidRPr="006306B7">
        <w:rPr>
          <w:b/>
          <w:bCs/>
          <w:i w:val="0"/>
          <w:iCs w:val="0"/>
          <w:color w:val="7F7F7F" w:themeColor="text1" w:themeTint="80"/>
          <w:sz w:val="28"/>
          <w:szCs w:val="28"/>
        </w:rPr>
        <w:t xml:space="preserve"> VGG16 Loss and Accuracy graphs</w:t>
      </w:r>
    </w:p>
    <w:p w14:paraId="35709614" w14:textId="77777777" w:rsidR="00F371AB" w:rsidRDefault="00F371AB" w:rsidP="0096103C">
      <w:pPr>
        <w:jc w:val="both"/>
        <w:rPr>
          <w:szCs w:val="24"/>
        </w:rPr>
      </w:pPr>
    </w:p>
    <w:p w14:paraId="0A36C5A3" w14:textId="77777777" w:rsidR="00FC629C" w:rsidRDefault="00FC629C" w:rsidP="0096103C">
      <w:pPr>
        <w:jc w:val="both"/>
        <w:rPr>
          <w:szCs w:val="24"/>
        </w:rPr>
      </w:pPr>
    </w:p>
    <w:p w14:paraId="41592D4E" w14:textId="77777777" w:rsidR="006306B7" w:rsidRDefault="00FB76B2" w:rsidP="00505130">
      <w:pPr>
        <w:keepNext/>
        <w:jc w:val="center"/>
      </w:pPr>
      <w:r w:rsidRPr="00FB76B2">
        <w:rPr>
          <w:noProof/>
          <w:szCs w:val="24"/>
        </w:rPr>
        <w:drawing>
          <wp:inline distT="0" distB="0" distL="0" distR="0" wp14:anchorId="64E79E87" wp14:editId="14B8ADD2">
            <wp:extent cx="5753100" cy="4190865"/>
            <wp:effectExtent l="0" t="0" r="0" b="635"/>
            <wp:docPr id="147942915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429153" name="Picture 1" descr="A screenshot of a computer screen&#10;&#10;Description automatically generated"/>
                    <pic:cNvPicPr/>
                  </pic:nvPicPr>
                  <pic:blipFill>
                    <a:blip r:embed="rId16"/>
                    <a:stretch>
                      <a:fillRect/>
                    </a:stretch>
                  </pic:blipFill>
                  <pic:spPr>
                    <a:xfrm>
                      <a:off x="0" y="0"/>
                      <a:ext cx="5753100" cy="4190865"/>
                    </a:xfrm>
                    <a:prstGeom prst="rect">
                      <a:avLst/>
                    </a:prstGeom>
                  </pic:spPr>
                </pic:pic>
              </a:graphicData>
            </a:graphic>
          </wp:inline>
        </w:drawing>
      </w:r>
    </w:p>
    <w:p w14:paraId="6B28D5B6" w14:textId="712C34F8" w:rsidR="00FC629C" w:rsidRPr="006306B7" w:rsidRDefault="006306B7" w:rsidP="006306B7">
      <w:pPr>
        <w:pStyle w:val="Caption"/>
        <w:jc w:val="center"/>
        <w:rPr>
          <w:b/>
          <w:bCs/>
          <w:i w:val="0"/>
          <w:iCs w:val="0"/>
          <w:color w:val="7F7F7F" w:themeColor="text1" w:themeTint="80"/>
          <w:sz w:val="28"/>
          <w:szCs w:val="28"/>
        </w:rPr>
      </w:pPr>
      <w:r w:rsidRPr="006306B7">
        <w:rPr>
          <w:b/>
          <w:bCs/>
          <w:i w:val="0"/>
          <w:iCs w:val="0"/>
          <w:color w:val="7F7F7F" w:themeColor="text1" w:themeTint="80"/>
          <w:sz w:val="28"/>
          <w:szCs w:val="28"/>
        </w:rPr>
        <w:t xml:space="preserve">Figure </w:t>
      </w:r>
      <w:r w:rsidRPr="006306B7">
        <w:rPr>
          <w:b/>
          <w:bCs/>
          <w:i w:val="0"/>
          <w:iCs w:val="0"/>
          <w:color w:val="7F7F7F" w:themeColor="text1" w:themeTint="80"/>
          <w:sz w:val="28"/>
          <w:szCs w:val="28"/>
        </w:rPr>
        <w:fldChar w:fldCharType="begin"/>
      </w:r>
      <w:r w:rsidRPr="006306B7">
        <w:rPr>
          <w:b/>
          <w:bCs/>
          <w:i w:val="0"/>
          <w:iCs w:val="0"/>
          <w:color w:val="7F7F7F" w:themeColor="text1" w:themeTint="80"/>
          <w:sz w:val="28"/>
          <w:szCs w:val="28"/>
        </w:rPr>
        <w:instrText xml:space="preserve"> SEQ Figure \* ARABIC </w:instrText>
      </w:r>
      <w:r w:rsidRPr="006306B7">
        <w:rPr>
          <w:b/>
          <w:bCs/>
          <w:i w:val="0"/>
          <w:iCs w:val="0"/>
          <w:color w:val="7F7F7F" w:themeColor="text1" w:themeTint="80"/>
          <w:sz w:val="28"/>
          <w:szCs w:val="28"/>
        </w:rPr>
        <w:fldChar w:fldCharType="separate"/>
      </w:r>
      <w:r w:rsidR="00DC108A">
        <w:rPr>
          <w:b/>
          <w:bCs/>
          <w:i w:val="0"/>
          <w:iCs w:val="0"/>
          <w:noProof/>
          <w:color w:val="7F7F7F" w:themeColor="text1" w:themeTint="80"/>
          <w:sz w:val="28"/>
          <w:szCs w:val="28"/>
        </w:rPr>
        <w:t>9</w:t>
      </w:r>
      <w:r w:rsidRPr="006306B7">
        <w:rPr>
          <w:b/>
          <w:bCs/>
          <w:i w:val="0"/>
          <w:iCs w:val="0"/>
          <w:color w:val="7F7F7F" w:themeColor="text1" w:themeTint="80"/>
          <w:sz w:val="28"/>
          <w:szCs w:val="28"/>
        </w:rPr>
        <w:fldChar w:fldCharType="end"/>
      </w:r>
      <w:r w:rsidRPr="006306B7">
        <w:rPr>
          <w:b/>
          <w:bCs/>
          <w:i w:val="0"/>
          <w:iCs w:val="0"/>
          <w:color w:val="7F7F7F" w:themeColor="text1" w:themeTint="80"/>
          <w:sz w:val="28"/>
          <w:szCs w:val="28"/>
        </w:rPr>
        <w:t xml:space="preserve"> VGG16 Confusion Matrix</w:t>
      </w:r>
    </w:p>
    <w:p w14:paraId="655D962C" w14:textId="77777777" w:rsidR="00687447" w:rsidRDefault="00687447" w:rsidP="0096103C">
      <w:pPr>
        <w:jc w:val="both"/>
        <w:rPr>
          <w:szCs w:val="24"/>
        </w:rPr>
      </w:pPr>
    </w:p>
    <w:p w14:paraId="6DF8CF47" w14:textId="63C4DEF8" w:rsidR="00687447" w:rsidRDefault="00687447" w:rsidP="0096103C">
      <w:pPr>
        <w:jc w:val="both"/>
        <w:rPr>
          <w:szCs w:val="24"/>
        </w:rPr>
      </w:pPr>
      <w:r>
        <w:rPr>
          <w:szCs w:val="24"/>
        </w:rPr>
        <w:t>The confusion metrics of model shows that:</w:t>
      </w:r>
    </w:p>
    <w:p w14:paraId="3C84969D" w14:textId="18991B6A" w:rsidR="00687447" w:rsidRDefault="00687447" w:rsidP="00687447">
      <w:pPr>
        <w:pStyle w:val="ListParagraph"/>
        <w:numPr>
          <w:ilvl w:val="0"/>
          <w:numId w:val="4"/>
        </w:numPr>
        <w:jc w:val="both"/>
        <w:rPr>
          <w:szCs w:val="24"/>
        </w:rPr>
      </w:pPr>
      <w:r>
        <w:rPr>
          <w:szCs w:val="24"/>
        </w:rPr>
        <w:t>3</w:t>
      </w:r>
      <w:r w:rsidR="00FB76B2">
        <w:rPr>
          <w:szCs w:val="24"/>
        </w:rPr>
        <w:t>8</w:t>
      </w:r>
      <w:r>
        <w:rPr>
          <w:szCs w:val="24"/>
        </w:rPr>
        <w:t xml:space="preserve"> instances </w:t>
      </w:r>
      <w:r w:rsidR="00821095">
        <w:rPr>
          <w:szCs w:val="24"/>
        </w:rPr>
        <w:t xml:space="preserve">of covid class </w:t>
      </w:r>
      <w:r>
        <w:rPr>
          <w:szCs w:val="24"/>
        </w:rPr>
        <w:t>are correctly predicted by the model as covid.</w:t>
      </w:r>
    </w:p>
    <w:p w14:paraId="260AA74D" w14:textId="660BDC8A" w:rsidR="00687447" w:rsidRDefault="00FB76B2" w:rsidP="00687447">
      <w:pPr>
        <w:pStyle w:val="ListParagraph"/>
        <w:numPr>
          <w:ilvl w:val="0"/>
          <w:numId w:val="4"/>
        </w:numPr>
        <w:jc w:val="both"/>
        <w:rPr>
          <w:szCs w:val="24"/>
        </w:rPr>
      </w:pPr>
      <w:r>
        <w:rPr>
          <w:szCs w:val="24"/>
        </w:rPr>
        <w:t>80</w:t>
      </w:r>
      <w:r w:rsidR="00687447">
        <w:rPr>
          <w:szCs w:val="24"/>
        </w:rPr>
        <w:t xml:space="preserve"> instances</w:t>
      </w:r>
      <w:r w:rsidR="00821095">
        <w:rPr>
          <w:szCs w:val="24"/>
        </w:rPr>
        <w:t xml:space="preserve"> of normal class</w:t>
      </w:r>
      <w:r w:rsidR="00687447">
        <w:rPr>
          <w:szCs w:val="24"/>
        </w:rPr>
        <w:t xml:space="preserve"> are correctly predicted by the model as normal.</w:t>
      </w:r>
    </w:p>
    <w:p w14:paraId="352C8C9D" w14:textId="77777777" w:rsidR="009614DC" w:rsidRDefault="00974149" w:rsidP="009614DC">
      <w:pPr>
        <w:pStyle w:val="ListParagraph"/>
        <w:numPr>
          <w:ilvl w:val="0"/>
          <w:numId w:val="4"/>
        </w:numPr>
        <w:jc w:val="both"/>
        <w:rPr>
          <w:szCs w:val="24"/>
        </w:rPr>
      </w:pPr>
      <w:r>
        <w:rPr>
          <w:szCs w:val="24"/>
        </w:rPr>
        <w:t>5</w:t>
      </w:r>
      <w:r w:rsidR="00FB76B2">
        <w:rPr>
          <w:szCs w:val="24"/>
        </w:rPr>
        <w:t>9</w:t>
      </w:r>
      <w:r>
        <w:rPr>
          <w:szCs w:val="24"/>
        </w:rPr>
        <w:t xml:space="preserve"> instances </w:t>
      </w:r>
      <w:r w:rsidR="00821095">
        <w:rPr>
          <w:szCs w:val="24"/>
        </w:rPr>
        <w:t xml:space="preserve">of virus class </w:t>
      </w:r>
      <w:r>
        <w:rPr>
          <w:szCs w:val="24"/>
        </w:rPr>
        <w:t>are correctly predicted by the model as virus</w:t>
      </w:r>
      <w:r w:rsidR="00821095">
        <w:rPr>
          <w:szCs w:val="24"/>
        </w:rPr>
        <w:t>.</w:t>
      </w:r>
    </w:p>
    <w:p w14:paraId="4361F907" w14:textId="637F68EC" w:rsidR="00821095" w:rsidRPr="009614DC" w:rsidRDefault="00821095" w:rsidP="009614DC">
      <w:pPr>
        <w:pStyle w:val="ListParagraph"/>
        <w:numPr>
          <w:ilvl w:val="0"/>
          <w:numId w:val="4"/>
        </w:numPr>
        <w:jc w:val="both"/>
        <w:rPr>
          <w:szCs w:val="24"/>
        </w:rPr>
      </w:pPr>
      <w:r w:rsidRPr="009614DC">
        <w:rPr>
          <w:szCs w:val="24"/>
        </w:rPr>
        <w:t xml:space="preserve">Single instance of </w:t>
      </w:r>
      <w:r w:rsidR="009614DC">
        <w:rPr>
          <w:szCs w:val="24"/>
        </w:rPr>
        <w:t>normal</w:t>
      </w:r>
      <w:r w:rsidRPr="009614DC">
        <w:rPr>
          <w:szCs w:val="24"/>
        </w:rPr>
        <w:t xml:space="preserve"> class is predicted wrong as virus by the model.</w:t>
      </w:r>
    </w:p>
    <w:p w14:paraId="513A4C0C" w14:textId="02EAA3AE" w:rsidR="00821095" w:rsidRDefault="00821095" w:rsidP="00687447">
      <w:pPr>
        <w:pStyle w:val="ListParagraph"/>
        <w:numPr>
          <w:ilvl w:val="0"/>
          <w:numId w:val="4"/>
        </w:numPr>
        <w:jc w:val="both"/>
        <w:rPr>
          <w:szCs w:val="24"/>
        </w:rPr>
      </w:pPr>
      <w:r>
        <w:rPr>
          <w:szCs w:val="24"/>
        </w:rPr>
        <w:t xml:space="preserve">2 instances of </w:t>
      </w:r>
      <w:r w:rsidR="003D3502">
        <w:rPr>
          <w:szCs w:val="24"/>
        </w:rPr>
        <w:t>viral</w:t>
      </w:r>
      <w:r>
        <w:rPr>
          <w:szCs w:val="24"/>
        </w:rPr>
        <w:t xml:space="preserve"> class are wrongly predicted by the model as normal.</w:t>
      </w:r>
    </w:p>
    <w:p w14:paraId="12F0371A" w14:textId="77777777" w:rsidR="00B260DE" w:rsidRDefault="00B260DE" w:rsidP="00B260DE">
      <w:pPr>
        <w:jc w:val="both"/>
        <w:rPr>
          <w:szCs w:val="24"/>
        </w:rPr>
      </w:pPr>
    </w:p>
    <w:p w14:paraId="347DA3A6" w14:textId="77777777" w:rsidR="00FB76B2" w:rsidRDefault="00FB76B2" w:rsidP="00FB76B2">
      <w:pPr>
        <w:jc w:val="both"/>
        <w:rPr>
          <w:szCs w:val="24"/>
        </w:rPr>
      </w:pPr>
      <w:r w:rsidRPr="00FB76B2">
        <w:rPr>
          <w:szCs w:val="24"/>
        </w:rPr>
        <w:t>By using the information generated by the confusion metrics different calculations can be performed to get various values including values of F1 Score, Precision, Recall etc.</w:t>
      </w:r>
    </w:p>
    <w:p w14:paraId="790F3BA3" w14:textId="77777777" w:rsidR="00FB76B2" w:rsidRDefault="00FB76B2" w:rsidP="00FB76B2">
      <w:pPr>
        <w:jc w:val="both"/>
        <w:rPr>
          <w:szCs w:val="24"/>
        </w:rPr>
      </w:pPr>
    </w:p>
    <w:p w14:paraId="35945054" w14:textId="77777777" w:rsidR="00FB76B2" w:rsidRDefault="00FB76B2" w:rsidP="00FB76B2">
      <w:pPr>
        <w:jc w:val="both"/>
        <w:rPr>
          <w:szCs w:val="24"/>
        </w:rPr>
      </w:pPr>
      <w:r>
        <w:rPr>
          <w:szCs w:val="24"/>
        </w:rPr>
        <w:t>Here are the calculations of the values:</w:t>
      </w:r>
    </w:p>
    <w:p w14:paraId="4766F9C1" w14:textId="77777777" w:rsidR="00E76FC3" w:rsidRDefault="00E76FC3" w:rsidP="00FB76B2">
      <w:pPr>
        <w:jc w:val="both"/>
        <w:rPr>
          <w:szCs w:val="24"/>
        </w:rPr>
      </w:pPr>
    </w:p>
    <w:p w14:paraId="15DA71D2" w14:textId="77777777" w:rsidR="00FB76B2" w:rsidRDefault="00FB76B2" w:rsidP="00FB76B2">
      <w:pPr>
        <w:jc w:val="both"/>
        <w:rPr>
          <w:szCs w:val="24"/>
        </w:rPr>
      </w:pPr>
    </w:p>
    <w:p w14:paraId="784D4DD1" w14:textId="77777777" w:rsidR="00FB76B2" w:rsidRPr="005D46BE" w:rsidRDefault="00FB76B2" w:rsidP="00FB76B2">
      <w:pPr>
        <w:pStyle w:val="ListParagraph"/>
        <w:numPr>
          <w:ilvl w:val="0"/>
          <w:numId w:val="4"/>
        </w:numPr>
        <w:jc w:val="both"/>
        <w:rPr>
          <w:b/>
          <w:bCs/>
          <w:szCs w:val="24"/>
        </w:rPr>
      </w:pPr>
      <w:r w:rsidRPr="005D46BE">
        <w:rPr>
          <w:b/>
          <w:bCs/>
          <w:szCs w:val="24"/>
        </w:rPr>
        <w:t>Accuracy= (Total </w:t>
      </w:r>
      <w:proofErr w:type="spellStart"/>
      <w:r w:rsidRPr="005D46BE">
        <w:rPr>
          <w:b/>
          <w:bCs/>
          <w:szCs w:val="24"/>
        </w:rPr>
        <w:t>InstancesTPcovid</w:t>
      </w:r>
      <w:proofErr w:type="spellEnd"/>
      <w:r w:rsidRPr="005D46BE">
        <w:rPr>
          <w:b/>
          <w:bCs/>
          <w:szCs w:val="24"/>
        </w:rPr>
        <w:t>​+</w:t>
      </w:r>
      <w:proofErr w:type="spellStart"/>
      <w:r w:rsidRPr="005D46BE">
        <w:rPr>
          <w:b/>
          <w:bCs/>
          <w:szCs w:val="24"/>
        </w:rPr>
        <w:t>TPnormal</w:t>
      </w:r>
      <w:proofErr w:type="spellEnd"/>
      <w:r w:rsidRPr="005D46BE">
        <w:rPr>
          <w:b/>
          <w:bCs/>
          <w:szCs w:val="24"/>
        </w:rPr>
        <w:t>​+</w:t>
      </w:r>
      <w:proofErr w:type="spellStart"/>
      <w:r w:rsidRPr="005D46BE">
        <w:rPr>
          <w:b/>
          <w:bCs/>
          <w:szCs w:val="24"/>
        </w:rPr>
        <w:t>TPvirus</w:t>
      </w:r>
      <w:proofErr w:type="spellEnd"/>
      <w:r w:rsidRPr="005D46BE">
        <w:rPr>
          <w:b/>
          <w:bCs/>
          <w:szCs w:val="24"/>
        </w:rPr>
        <w:t xml:space="preserve">​​) / Total Instances  </w:t>
      </w:r>
    </w:p>
    <w:p w14:paraId="48AF4489" w14:textId="77777777" w:rsidR="00FB76B2" w:rsidRDefault="00FB76B2" w:rsidP="00FB76B2">
      <w:pPr>
        <w:jc w:val="both"/>
        <w:rPr>
          <w:b/>
          <w:bCs/>
          <w:szCs w:val="24"/>
        </w:rPr>
      </w:pPr>
    </w:p>
    <w:p w14:paraId="06E50E1F" w14:textId="2EEA5968" w:rsidR="00FB76B2" w:rsidRDefault="00FB76B2" w:rsidP="00FB76B2">
      <w:pPr>
        <w:jc w:val="both"/>
        <w:rPr>
          <w:szCs w:val="24"/>
        </w:rPr>
      </w:pPr>
      <w:r w:rsidRPr="00B428F1">
        <w:rPr>
          <w:szCs w:val="24"/>
        </w:rPr>
        <w:t>Accuracy</w:t>
      </w:r>
      <w:r>
        <w:rPr>
          <w:szCs w:val="24"/>
        </w:rPr>
        <w:t xml:space="preserve"> = (</w:t>
      </w:r>
      <w:r w:rsidR="006E0605">
        <w:rPr>
          <w:szCs w:val="24"/>
        </w:rPr>
        <w:t>38+80+59</w:t>
      </w:r>
      <w:r>
        <w:rPr>
          <w:szCs w:val="24"/>
        </w:rPr>
        <w:t>) / (</w:t>
      </w:r>
      <w:r w:rsidR="006E0605">
        <w:rPr>
          <w:szCs w:val="24"/>
        </w:rPr>
        <w:t>38+0+0+0+80+1+0+2+59</w:t>
      </w:r>
      <w:r>
        <w:rPr>
          <w:szCs w:val="24"/>
        </w:rPr>
        <w:t>)</w:t>
      </w:r>
    </w:p>
    <w:p w14:paraId="1C5B6047" w14:textId="0E9CCFC7" w:rsidR="00FB76B2" w:rsidRDefault="00FB76B2" w:rsidP="00FB76B2">
      <w:pPr>
        <w:jc w:val="both"/>
        <w:rPr>
          <w:szCs w:val="24"/>
        </w:rPr>
      </w:pPr>
      <w:r>
        <w:rPr>
          <w:szCs w:val="24"/>
        </w:rPr>
        <w:tab/>
        <w:t xml:space="preserve">     = 1</w:t>
      </w:r>
      <w:r w:rsidR="0023694D">
        <w:rPr>
          <w:szCs w:val="24"/>
        </w:rPr>
        <w:t>77</w:t>
      </w:r>
      <w:r>
        <w:rPr>
          <w:szCs w:val="24"/>
        </w:rPr>
        <w:t>/</w:t>
      </w:r>
      <w:r w:rsidR="0023694D">
        <w:rPr>
          <w:szCs w:val="24"/>
        </w:rPr>
        <w:t>180</w:t>
      </w:r>
      <w:r>
        <w:rPr>
          <w:szCs w:val="24"/>
        </w:rPr>
        <w:t xml:space="preserve"> </w:t>
      </w:r>
    </w:p>
    <w:p w14:paraId="7889534A" w14:textId="60B85D1B" w:rsidR="00FB76B2" w:rsidRDefault="00FB76B2" w:rsidP="00FB76B2">
      <w:pPr>
        <w:jc w:val="both"/>
        <w:rPr>
          <w:szCs w:val="24"/>
        </w:rPr>
      </w:pPr>
      <w:r>
        <w:rPr>
          <w:szCs w:val="24"/>
        </w:rPr>
        <w:t xml:space="preserve">                 =</w:t>
      </w:r>
      <w:r w:rsidR="0023694D">
        <w:rPr>
          <w:szCs w:val="24"/>
        </w:rPr>
        <w:t>0.9833</w:t>
      </w:r>
    </w:p>
    <w:p w14:paraId="585E2998" w14:textId="77777777" w:rsidR="00EC05FB" w:rsidRDefault="00EC05FB" w:rsidP="00FB76B2">
      <w:pPr>
        <w:jc w:val="both"/>
        <w:rPr>
          <w:szCs w:val="24"/>
        </w:rPr>
      </w:pPr>
    </w:p>
    <w:p w14:paraId="61FEC18A" w14:textId="77777777" w:rsidR="00EC05FB" w:rsidRPr="007412B0" w:rsidRDefault="00EC05FB" w:rsidP="00EC05FB">
      <w:pPr>
        <w:pStyle w:val="ListParagraph"/>
        <w:numPr>
          <w:ilvl w:val="0"/>
          <w:numId w:val="4"/>
        </w:numPr>
        <w:jc w:val="both"/>
        <w:rPr>
          <w:szCs w:val="24"/>
        </w:rPr>
      </w:pPr>
      <w:r>
        <w:rPr>
          <w:b/>
          <w:bCs/>
          <w:szCs w:val="24"/>
        </w:rPr>
        <w:t xml:space="preserve">Precision </w:t>
      </w:r>
    </w:p>
    <w:p w14:paraId="0553C6EB" w14:textId="77777777" w:rsidR="00EC05FB" w:rsidRPr="007412B0" w:rsidRDefault="00EC05FB" w:rsidP="00EC05FB">
      <w:pPr>
        <w:pStyle w:val="ListParagraph"/>
        <w:jc w:val="both"/>
        <w:rPr>
          <w:szCs w:val="24"/>
        </w:rPr>
      </w:pPr>
    </w:p>
    <w:p w14:paraId="7A02DB8B" w14:textId="77777777" w:rsidR="00EC05FB" w:rsidRDefault="00EC05FB" w:rsidP="00EC05FB">
      <w:pPr>
        <w:pStyle w:val="ListParagraph"/>
        <w:numPr>
          <w:ilvl w:val="1"/>
          <w:numId w:val="4"/>
        </w:numPr>
        <w:jc w:val="both"/>
        <w:rPr>
          <w:szCs w:val="24"/>
        </w:rPr>
      </w:pPr>
      <w:r>
        <w:rPr>
          <w:szCs w:val="24"/>
        </w:rPr>
        <w:t xml:space="preserve">Covid </w:t>
      </w:r>
    </w:p>
    <w:p w14:paraId="5AAD49D9" w14:textId="0E815EEC" w:rsidR="00EC05FB" w:rsidRDefault="00EC05FB" w:rsidP="00EC05FB">
      <w:pPr>
        <w:pStyle w:val="ListParagraph"/>
        <w:ind w:left="1440"/>
        <w:jc w:val="both"/>
        <w:rPr>
          <w:szCs w:val="24"/>
        </w:rPr>
      </w:pPr>
      <w:r>
        <w:rPr>
          <w:szCs w:val="24"/>
        </w:rPr>
        <w:t>P=3</w:t>
      </w:r>
      <w:r w:rsidR="00A4325C">
        <w:rPr>
          <w:szCs w:val="24"/>
        </w:rPr>
        <w:t>8</w:t>
      </w:r>
      <w:r>
        <w:rPr>
          <w:szCs w:val="24"/>
        </w:rPr>
        <w:t xml:space="preserve"> / (3</w:t>
      </w:r>
      <w:r w:rsidR="00A4325C">
        <w:rPr>
          <w:szCs w:val="24"/>
        </w:rPr>
        <w:t>8</w:t>
      </w:r>
      <w:r>
        <w:rPr>
          <w:szCs w:val="24"/>
        </w:rPr>
        <w:t>+0+0) = 1.0</w:t>
      </w:r>
    </w:p>
    <w:p w14:paraId="44F6E877" w14:textId="77777777" w:rsidR="00EC05FB" w:rsidRPr="00932D8B" w:rsidRDefault="00EC05FB" w:rsidP="00EC05FB">
      <w:pPr>
        <w:pStyle w:val="ListParagraph"/>
        <w:ind w:left="1440"/>
        <w:jc w:val="both"/>
        <w:rPr>
          <w:szCs w:val="24"/>
        </w:rPr>
      </w:pPr>
    </w:p>
    <w:p w14:paraId="4F4106E1" w14:textId="77777777" w:rsidR="00EC05FB" w:rsidRDefault="00EC05FB" w:rsidP="00EC05FB">
      <w:pPr>
        <w:pStyle w:val="ListParagraph"/>
        <w:numPr>
          <w:ilvl w:val="1"/>
          <w:numId w:val="4"/>
        </w:numPr>
        <w:jc w:val="both"/>
        <w:rPr>
          <w:szCs w:val="24"/>
        </w:rPr>
      </w:pPr>
      <w:r>
        <w:rPr>
          <w:szCs w:val="24"/>
        </w:rPr>
        <w:t>Normal</w:t>
      </w:r>
    </w:p>
    <w:p w14:paraId="0CB1C3ED" w14:textId="5244C9EF" w:rsidR="00EC05FB" w:rsidRDefault="00A4325C" w:rsidP="00EC05FB">
      <w:pPr>
        <w:pStyle w:val="ListParagraph"/>
        <w:ind w:left="1440"/>
        <w:jc w:val="both"/>
        <w:rPr>
          <w:szCs w:val="24"/>
        </w:rPr>
      </w:pPr>
      <w:r>
        <w:rPr>
          <w:szCs w:val="24"/>
        </w:rPr>
        <w:t>80</w:t>
      </w:r>
      <w:r w:rsidR="00EC05FB">
        <w:rPr>
          <w:szCs w:val="24"/>
        </w:rPr>
        <w:t xml:space="preserve"> / (</w:t>
      </w:r>
      <w:r>
        <w:rPr>
          <w:szCs w:val="24"/>
        </w:rPr>
        <w:t>0</w:t>
      </w:r>
      <w:r w:rsidR="00EC05FB">
        <w:rPr>
          <w:szCs w:val="24"/>
        </w:rPr>
        <w:t>+</w:t>
      </w:r>
      <w:r>
        <w:rPr>
          <w:szCs w:val="24"/>
        </w:rPr>
        <w:t>80</w:t>
      </w:r>
      <w:r w:rsidR="00EC05FB">
        <w:rPr>
          <w:szCs w:val="24"/>
        </w:rPr>
        <w:t>+</w:t>
      </w:r>
      <w:r>
        <w:rPr>
          <w:szCs w:val="24"/>
        </w:rPr>
        <w:t>2</w:t>
      </w:r>
      <w:r w:rsidR="00EC05FB">
        <w:rPr>
          <w:szCs w:val="24"/>
        </w:rPr>
        <w:t>) = 0.9</w:t>
      </w:r>
      <w:r w:rsidR="00F43522">
        <w:rPr>
          <w:szCs w:val="24"/>
        </w:rPr>
        <w:t>7</w:t>
      </w:r>
    </w:p>
    <w:p w14:paraId="1AB61AF0" w14:textId="77777777" w:rsidR="00EC05FB" w:rsidRDefault="00EC05FB" w:rsidP="00EC05FB">
      <w:pPr>
        <w:pStyle w:val="ListParagraph"/>
        <w:ind w:left="1440"/>
        <w:jc w:val="both"/>
        <w:rPr>
          <w:szCs w:val="24"/>
        </w:rPr>
      </w:pPr>
    </w:p>
    <w:p w14:paraId="573439BC" w14:textId="77777777" w:rsidR="00EC05FB" w:rsidRDefault="00EC05FB" w:rsidP="00EC05FB">
      <w:pPr>
        <w:pStyle w:val="ListParagraph"/>
        <w:numPr>
          <w:ilvl w:val="1"/>
          <w:numId w:val="4"/>
        </w:numPr>
        <w:jc w:val="both"/>
        <w:rPr>
          <w:szCs w:val="24"/>
        </w:rPr>
      </w:pPr>
      <w:r>
        <w:rPr>
          <w:szCs w:val="24"/>
        </w:rPr>
        <w:t>Virus</w:t>
      </w:r>
    </w:p>
    <w:p w14:paraId="0997C541" w14:textId="005BC95F" w:rsidR="00EC05FB" w:rsidRDefault="00EC05FB" w:rsidP="00EC05FB">
      <w:pPr>
        <w:pStyle w:val="ListParagraph"/>
        <w:ind w:left="1440"/>
        <w:jc w:val="both"/>
        <w:rPr>
          <w:szCs w:val="24"/>
        </w:rPr>
      </w:pPr>
      <w:r>
        <w:rPr>
          <w:szCs w:val="24"/>
        </w:rPr>
        <w:t>5</w:t>
      </w:r>
      <w:r w:rsidR="00A4325C">
        <w:rPr>
          <w:szCs w:val="24"/>
        </w:rPr>
        <w:t>9</w:t>
      </w:r>
      <w:r>
        <w:rPr>
          <w:szCs w:val="24"/>
        </w:rPr>
        <w:t xml:space="preserve"> / (</w:t>
      </w:r>
      <w:r w:rsidR="00A4325C">
        <w:rPr>
          <w:szCs w:val="24"/>
        </w:rPr>
        <w:t>0</w:t>
      </w:r>
      <w:r>
        <w:rPr>
          <w:szCs w:val="24"/>
        </w:rPr>
        <w:t>+</w:t>
      </w:r>
      <w:r w:rsidR="00A4325C">
        <w:rPr>
          <w:szCs w:val="24"/>
        </w:rPr>
        <w:t>1</w:t>
      </w:r>
      <w:r>
        <w:rPr>
          <w:szCs w:val="24"/>
        </w:rPr>
        <w:t>+5</w:t>
      </w:r>
      <w:r w:rsidR="00A4325C">
        <w:rPr>
          <w:szCs w:val="24"/>
        </w:rPr>
        <w:t>9</w:t>
      </w:r>
      <w:r>
        <w:rPr>
          <w:szCs w:val="24"/>
        </w:rPr>
        <w:t>) = 0.9</w:t>
      </w:r>
      <w:r w:rsidR="00F43522">
        <w:rPr>
          <w:szCs w:val="24"/>
        </w:rPr>
        <w:t>83</w:t>
      </w:r>
    </w:p>
    <w:p w14:paraId="1DCC434F" w14:textId="77777777" w:rsidR="00EC05FB" w:rsidRDefault="00EC05FB" w:rsidP="00FB76B2">
      <w:pPr>
        <w:jc w:val="both"/>
        <w:rPr>
          <w:szCs w:val="24"/>
        </w:rPr>
      </w:pPr>
    </w:p>
    <w:p w14:paraId="22B85CC3" w14:textId="77777777" w:rsidR="0099134B" w:rsidRDefault="0099134B" w:rsidP="0099134B">
      <w:pPr>
        <w:pStyle w:val="ListParagraph"/>
        <w:numPr>
          <w:ilvl w:val="0"/>
          <w:numId w:val="4"/>
        </w:numPr>
        <w:jc w:val="both"/>
        <w:rPr>
          <w:b/>
          <w:bCs/>
          <w:szCs w:val="24"/>
        </w:rPr>
      </w:pPr>
      <w:r w:rsidRPr="00D006C4">
        <w:rPr>
          <w:b/>
          <w:bCs/>
          <w:szCs w:val="24"/>
        </w:rPr>
        <w:t>Recal</w:t>
      </w:r>
      <w:r>
        <w:rPr>
          <w:b/>
          <w:bCs/>
          <w:szCs w:val="24"/>
        </w:rPr>
        <w:t xml:space="preserve">l </w:t>
      </w:r>
    </w:p>
    <w:p w14:paraId="15CB776A" w14:textId="77777777" w:rsidR="0099134B" w:rsidRDefault="0099134B" w:rsidP="0099134B">
      <w:pPr>
        <w:pStyle w:val="ListParagraph"/>
        <w:jc w:val="both"/>
        <w:rPr>
          <w:b/>
          <w:bCs/>
          <w:szCs w:val="24"/>
        </w:rPr>
      </w:pPr>
    </w:p>
    <w:p w14:paraId="39B0D76E" w14:textId="77777777" w:rsidR="0099134B" w:rsidRPr="00D006C4" w:rsidRDefault="0099134B" w:rsidP="0099134B">
      <w:pPr>
        <w:pStyle w:val="ListParagraph"/>
        <w:numPr>
          <w:ilvl w:val="1"/>
          <w:numId w:val="4"/>
        </w:numPr>
        <w:jc w:val="both"/>
        <w:rPr>
          <w:b/>
          <w:bCs/>
          <w:szCs w:val="24"/>
        </w:rPr>
      </w:pPr>
      <w:r>
        <w:rPr>
          <w:szCs w:val="24"/>
        </w:rPr>
        <w:t xml:space="preserve">Covid </w:t>
      </w:r>
    </w:p>
    <w:p w14:paraId="50455A19" w14:textId="61D870C8" w:rsidR="0099134B" w:rsidRDefault="0099134B" w:rsidP="0099134B">
      <w:pPr>
        <w:pStyle w:val="ListParagraph"/>
        <w:ind w:left="1440"/>
        <w:jc w:val="both"/>
        <w:rPr>
          <w:szCs w:val="24"/>
        </w:rPr>
      </w:pPr>
      <w:r>
        <w:rPr>
          <w:szCs w:val="24"/>
        </w:rPr>
        <w:t>38 / (38+0+0) = 1.0</w:t>
      </w:r>
    </w:p>
    <w:p w14:paraId="12FA005E" w14:textId="77777777" w:rsidR="00982BF7" w:rsidRDefault="00982BF7" w:rsidP="0099134B">
      <w:pPr>
        <w:pStyle w:val="ListParagraph"/>
        <w:ind w:left="1440"/>
        <w:jc w:val="both"/>
        <w:rPr>
          <w:szCs w:val="24"/>
        </w:rPr>
      </w:pPr>
    </w:p>
    <w:p w14:paraId="0F9E4155" w14:textId="77777777" w:rsidR="0099134B" w:rsidRDefault="0099134B" w:rsidP="0099134B">
      <w:pPr>
        <w:pStyle w:val="ListParagraph"/>
        <w:ind w:left="1440"/>
        <w:jc w:val="both"/>
        <w:rPr>
          <w:szCs w:val="24"/>
        </w:rPr>
      </w:pPr>
    </w:p>
    <w:p w14:paraId="453D21F6" w14:textId="77777777" w:rsidR="0099134B" w:rsidRDefault="0099134B" w:rsidP="0099134B">
      <w:pPr>
        <w:pStyle w:val="ListParagraph"/>
        <w:numPr>
          <w:ilvl w:val="1"/>
          <w:numId w:val="4"/>
        </w:numPr>
        <w:jc w:val="both"/>
        <w:rPr>
          <w:szCs w:val="24"/>
        </w:rPr>
      </w:pPr>
      <w:r>
        <w:rPr>
          <w:szCs w:val="24"/>
        </w:rPr>
        <w:t xml:space="preserve">Normal </w:t>
      </w:r>
    </w:p>
    <w:p w14:paraId="554CAA2A" w14:textId="2C765563" w:rsidR="0099134B" w:rsidRDefault="0099134B" w:rsidP="0099134B">
      <w:pPr>
        <w:pStyle w:val="ListParagraph"/>
        <w:ind w:left="1440"/>
        <w:jc w:val="both"/>
        <w:rPr>
          <w:szCs w:val="24"/>
        </w:rPr>
      </w:pPr>
      <w:r>
        <w:rPr>
          <w:szCs w:val="24"/>
        </w:rPr>
        <w:t>80 / (0+80+1) = 0.98</w:t>
      </w:r>
    </w:p>
    <w:p w14:paraId="7928F841" w14:textId="77777777" w:rsidR="0099134B" w:rsidRDefault="0099134B" w:rsidP="0099134B">
      <w:pPr>
        <w:pStyle w:val="ListParagraph"/>
        <w:ind w:left="1440"/>
        <w:jc w:val="both"/>
        <w:rPr>
          <w:szCs w:val="24"/>
        </w:rPr>
      </w:pPr>
    </w:p>
    <w:p w14:paraId="33C8BE24" w14:textId="77777777" w:rsidR="0099134B" w:rsidRDefault="0099134B" w:rsidP="0099134B">
      <w:pPr>
        <w:pStyle w:val="ListParagraph"/>
        <w:numPr>
          <w:ilvl w:val="1"/>
          <w:numId w:val="4"/>
        </w:numPr>
        <w:jc w:val="both"/>
        <w:rPr>
          <w:szCs w:val="24"/>
        </w:rPr>
      </w:pPr>
      <w:r>
        <w:rPr>
          <w:szCs w:val="24"/>
        </w:rPr>
        <w:t>Virus</w:t>
      </w:r>
    </w:p>
    <w:p w14:paraId="37332D8A" w14:textId="636D94F1" w:rsidR="0099134B" w:rsidRDefault="0099134B" w:rsidP="0099134B">
      <w:pPr>
        <w:pStyle w:val="ListParagraph"/>
        <w:ind w:left="1440"/>
        <w:jc w:val="both"/>
        <w:rPr>
          <w:szCs w:val="24"/>
        </w:rPr>
      </w:pPr>
      <w:r>
        <w:rPr>
          <w:szCs w:val="24"/>
        </w:rPr>
        <w:t xml:space="preserve">59 / (0+2+59) = </w:t>
      </w:r>
      <w:r w:rsidR="00C27730">
        <w:rPr>
          <w:szCs w:val="24"/>
        </w:rPr>
        <w:t>0</w:t>
      </w:r>
      <w:r w:rsidR="001D7E6D">
        <w:rPr>
          <w:szCs w:val="24"/>
        </w:rPr>
        <w:t>.96</w:t>
      </w:r>
    </w:p>
    <w:p w14:paraId="32BA30F1" w14:textId="77777777" w:rsidR="007A79DC" w:rsidRDefault="007A79DC" w:rsidP="0099134B">
      <w:pPr>
        <w:pStyle w:val="ListParagraph"/>
        <w:ind w:left="1440"/>
        <w:jc w:val="both"/>
        <w:rPr>
          <w:szCs w:val="24"/>
        </w:rPr>
      </w:pPr>
    </w:p>
    <w:p w14:paraId="19C435F4" w14:textId="77777777" w:rsidR="007A79DC" w:rsidRDefault="007A79DC" w:rsidP="007A79DC">
      <w:pPr>
        <w:pStyle w:val="ListParagraph"/>
        <w:ind w:left="1440"/>
        <w:jc w:val="both"/>
        <w:rPr>
          <w:szCs w:val="24"/>
        </w:rPr>
      </w:pPr>
    </w:p>
    <w:p w14:paraId="1756A15E" w14:textId="77777777" w:rsidR="007A79DC" w:rsidRPr="00354850" w:rsidRDefault="007A79DC" w:rsidP="007A79DC">
      <w:pPr>
        <w:pStyle w:val="ListParagraph"/>
        <w:numPr>
          <w:ilvl w:val="0"/>
          <w:numId w:val="4"/>
        </w:numPr>
        <w:jc w:val="both"/>
        <w:rPr>
          <w:szCs w:val="24"/>
        </w:rPr>
      </w:pPr>
      <w:r>
        <w:rPr>
          <w:b/>
          <w:bCs/>
          <w:szCs w:val="24"/>
        </w:rPr>
        <w:t>F1 Score</w:t>
      </w:r>
    </w:p>
    <w:p w14:paraId="717950D0" w14:textId="77777777" w:rsidR="007A79DC" w:rsidRDefault="007A79DC" w:rsidP="007A79DC">
      <w:pPr>
        <w:jc w:val="both"/>
        <w:rPr>
          <w:szCs w:val="24"/>
        </w:rPr>
      </w:pPr>
      <w:r>
        <w:rPr>
          <w:szCs w:val="24"/>
        </w:rPr>
        <w:t>F1 score = 2 * (Precision * Recall) / (precision + Recall)</w:t>
      </w:r>
    </w:p>
    <w:p w14:paraId="561E2835" w14:textId="77777777" w:rsidR="007A79DC" w:rsidRDefault="007A79DC" w:rsidP="007A79DC">
      <w:pPr>
        <w:jc w:val="both"/>
        <w:rPr>
          <w:szCs w:val="24"/>
        </w:rPr>
      </w:pPr>
    </w:p>
    <w:p w14:paraId="5DF961C7" w14:textId="77777777" w:rsidR="007A79DC" w:rsidRDefault="007A79DC" w:rsidP="007A79DC">
      <w:pPr>
        <w:pStyle w:val="ListParagraph"/>
        <w:numPr>
          <w:ilvl w:val="1"/>
          <w:numId w:val="4"/>
        </w:numPr>
        <w:jc w:val="both"/>
        <w:rPr>
          <w:szCs w:val="24"/>
        </w:rPr>
      </w:pPr>
      <w:r>
        <w:rPr>
          <w:szCs w:val="24"/>
        </w:rPr>
        <w:t xml:space="preserve">Covid </w:t>
      </w:r>
    </w:p>
    <w:p w14:paraId="4328F80B" w14:textId="49738691" w:rsidR="007A79DC" w:rsidRDefault="007A79DC" w:rsidP="007A79DC">
      <w:pPr>
        <w:pStyle w:val="ListParagraph"/>
        <w:ind w:left="1440"/>
        <w:jc w:val="both"/>
        <w:rPr>
          <w:szCs w:val="24"/>
        </w:rPr>
      </w:pPr>
      <w:r>
        <w:rPr>
          <w:szCs w:val="24"/>
        </w:rPr>
        <w:t>F1 = 2 * (1.0 * 1.0) / (1.0 + 1.0) = 1.0</w:t>
      </w:r>
    </w:p>
    <w:p w14:paraId="15C0954A" w14:textId="77777777" w:rsidR="007A79DC" w:rsidRDefault="007A79DC" w:rsidP="007A79DC">
      <w:pPr>
        <w:pStyle w:val="ListParagraph"/>
        <w:ind w:left="1440"/>
        <w:jc w:val="both"/>
        <w:rPr>
          <w:szCs w:val="24"/>
        </w:rPr>
      </w:pPr>
    </w:p>
    <w:p w14:paraId="182C02D0" w14:textId="77777777" w:rsidR="007A79DC" w:rsidRDefault="007A79DC" w:rsidP="007A79DC">
      <w:pPr>
        <w:pStyle w:val="ListParagraph"/>
        <w:ind w:left="1440"/>
        <w:jc w:val="both"/>
        <w:rPr>
          <w:szCs w:val="24"/>
        </w:rPr>
      </w:pPr>
    </w:p>
    <w:p w14:paraId="6B74B19D" w14:textId="77777777" w:rsidR="007A79DC" w:rsidRDefault="007A79DC" w:rsidP="007A79DC">
      <w:pPr>
        <w:pStyle w:val="ListParagraph"/>
        <w:numPr>
          <w:ilvl w:val="1"/>
          <w:numId w:val="4"/>
        </w:numPr>
        <w:jc w:val="both"/>
        <w:rPr>
          <w:szCs w:val="24"/>
        </w:rPr>
      </w:pPr>
      <w:r>
        <w:rPr>
          <w:szCs w:val="24"/>
        </w:rPr>
        <w:t xml:space="preserve">Normal </w:t>
      </w:r>
    </w:p>
    <w:p w14:paraId="76CEBBE2" w14:textId="632E30C5" w:rsidR="007A79DC" w:rsidRDefault="007A79DC" w:rsidP="007A79DC">
      <w:pPr>
        <w:pStyle w:val="ListParagraph"/>
        <w:ind w:left="1440"/>
        <w:jc w:val="both"/>
        <w:rPr>
          <w:szCs w:val="24"/>
        </w:rPr>
      </w:pPr>
      <w:r>
        <w:rPr>
          <w:szCs w:val="24"/>
        </w:rPr>
        <w:t>F1 = 2 * (0.97 * 0.98) / (0.97 + 0.98) = 0.9</w:t>
      </w:r>
      <w:r w:rsidR="00DA18FF">
        <w:rPr>
          <w:szCs w:val="24"/>
        </w:rPr>
        <w:t>8</w:t>
      </w:r>
    </w:p>
    <w:p w14:paraId="740AC403" w14:textId="77777777" w:rsidR="007A79DC" w:rsidRDefault="007A79DC" w:rsidP="007A79DC">
      <w:pPr>
        <w:pStyle w:val="ListParagraph"/>
        <w:ind w:left="1440"/>
        <w:jc w:val="both"/>
        <w:rPr>
          <w:szCs w:val="24"/>
        </w:rPr>
      </w:pPr>
    </w:p>
    <w:p w14:paraId="5C0E8B1E" w14:textId="77777777" w:rsidR="007A79DC" w:rsidRDefault="007A79DC" w:rsidP="007A79DC">
      <w:pPr>
        <w:pStyle w:val="ListParagraph"/>
        <w:numPr>
          <w:ilvl w:val="1"/>
          <w:numId w:val="4"/>
        </w:numPr>
        <w:jc w:val="both"/>
        <w:rPr>
          <w:szCs w:val="24"/>
        </w:rPr>
      </w:pPr>
      <w:r>
        <w:rPr>
          <w:szCs w:val="24"/>
        </w:rPr>
        <w:t xml:space="preserve">Virus </w:t>
      </w:r>
    </w:p>
    <w:p w14:paraId="34FBEA9F" w14:textId="0F67F6C3" w:rsidR="007A79DC" w:rsidRPr="00E87264" w:rsidRDefault="007A79DC" w:rsidP="007A79DC">
      <w:pPr>
        <w:pStyle w:val="ListParagraph"/>
        <w:ind w:left="1440"/>
        <w:jc w:val="both"/>
        <w:rPr>
          <w:szCs w:val="24"/>
        </w:rPr>
      </w:pPr>
      <w:r>
        <w:rPr>
          <w:szCs w:val="24"/>
        </w:rPr>
        <w:t>F1 = 2 * (0.98 * 0.96) / (0.98 + 0.96) = 0.9</w:t>
      </w:r>
      <w:r w:rsidR="00DA18FF">
        <w:rPr>
          <w:szCs w:val="24"/>
        </w:rPr>
        <w:t>8</w:t>
      </w:r>
    </w:p>
    <w:p w14:paraId="3F649EBE" w14:textId="77777777" w:rsidR="007A79DC" w:rsidRDefault="007A79DC" w:rsidP="007A79DC">
      <w:pPr>
        <w:pStyle w:val="ListParagraph"/>
        <w:jc w:val="both"/>
        <w:rPr>
          <w:szCs w:val="24"/>
        </w:rPr>
      </w:pPr>
      <w:r>
        <w:rPr>
          <w:szCs w:val="24"/>
        </w:rPr>
        <w:t xml:space="preserve"> </w:t>
      </w:r>
    </w:p>
    <w:p w14:paraId="0E74C530" w14:textId="77777777" w:rsidR="00437E9D" w:rsidRPr="00437E9D" w:rsidRDefault="00437E9D" w:rsidP="00EE5F5E">
      <w:pPr>
        <w:pStyle w:val="ListParagraph"/>
        <w:jc w:val="both"/>
        <w:rPr>
          <w:szCs w:val="24"/>
        </w:rPr>
      </w:pPr>
      <w:r w:rsidRPr="00437E9D">
        <w:rPr>
          <w:szCs w:val="24"/>
        </w:rPr>
        <w:t xml:space="preserve">The above calculations show the overall performance of our model. Accuracy tells how well the model performs and how often it makes right predictions.  The accuracy of our model tells how often it predicts right weather the lungs image given as input are affected with Covid-19 or not. </w:t>
      </w:r>
    </w:p>
    <w:p w14:paraId="30BD8054" w14:textId="77777777" w:rsidR="00437E9D" w:rsidRPr="00437E9D" w:rsidRDefault="00437E9D" w:rsidP="00EE5F5E">
      <w:pPr>
        <w:pStyle w:val="ListParagraph"/>
        <w:jc w:val="both"/>
        <w:rPr>
          <w:szCs w:val="24"/>
        </w:rPr>
      </w:pPr>
      <w:r w:rsidRPr="00437E9D">
        <w:rPr>
          <w:szCs w:val="24"/>
        </w:rPr>
        <w:t xml:space="preserve">Precision tells us about that in all positive predictions how much the model has predicted positive right. </w:t>
      </w:r>
    </w:p>
    <w:p w14:paraId="70F0F1B3" w14:textId="77777777" w:rsidR="00437E9D" w:rsidRPr="00437E9D" w:rsidRDefault="00437E9D" w:rsidP="00EE5F5E">
      <w:pPr>
        <w:pStyle w:val="ListParagraph"/>
        <w:jc w:val="both"/>
        <w:rPr>
          <w:szCs w:val="24"/>
        </w:rPr>
      </w:pPr>
      <w:r w:rsidRPr="00437E9D">
        <w:rPr>
          <w:szCs w:val="24"/>
        </w:rPr>
        <w:t xml:space="preserve">Recall tells that in all correct items how much model predicted right. It tells how much model is good at doing what it is supposed to do. </w:t>
      </w:r>
    </w:p>
    <w:p w14:paraId="66756267" w14:textId="77777777" w:rsidR="00437E9D" w:rsidRPr="00437E9D" w:rsidRDefault="00437E9D" w:rsidP="00EE5F5E">
      <w:pPr>
        <w:pStyle w:val="ListParagraph"/>
        <w:jc w:val="both"/>
        <w:rPr>
          <w:szCs w:val="24"/>
        </w:rPr>
      </w:pPr>
      <w:r w:rsidRPr="00437E9D">
        <w:rPr>
          <w:szCs w:val="24"/>
        </w:rPr>
        <w:t>F1 score is the harmonic means of precision and recall. It combines precision and recall into a single number.</w:t>
      </w:r>
    </w:p>
    <w:p w14:paraId="404CE55B" w14:textId="213A85B3" w:rsidR="00437E9D" w:rsidRPr="00437E9D" w:rsidRDefault="00437E9D" w:rsidP="00EE5F5E">
      <w:pPr>
        <w:pStyle w:val="ListParagraph"/>
        <w:jc w:val="both"/>
        <w:rPr>
          <w:szCs w:val="24"/>
        </w:rPr>
      </w:pPr>
      <w:r w:rsidRPr="00437E9D">
        <w:rPr>
          <w:szCs w:val="24"/>
        </w:rPr>
        <w:t>Calculating all these values helps to have a comprehensive look at the overall performance of a model. These factors won’t only help at looking at the overall model’s performance but in addition these factors can help to detect where the model is lacking and where it’s performing good.</w:t>
      </w:r>
    </w:p>
    <w:p w14:paraId="6107A907" w14:textId="77777777" w:rsidR="00437E9D" w:rsidRPr="00437E9D" w:rsidRDefault="00437E9D" w:rsidP="00EE5F5E">
      <w:pPr>
        <w:pStyle w:val="ListParagraph"/>
        <w:jc w:val="both"/>
        <w:rPr>
          <w:szCs w:val="24"/>
        </w:rPr>
      </w:pPr>
      <w:r w:rsidRPr="00437E9D">
        <w:rPr>
          <w:szCs w:val="24"/>
        </w:rPr>
        <w:t>Here is the classification report of our model:</w:t>
      </w:r>
    </w:p>
    <w:p w14:paraId="5A3AB87B" w14:textId="77777777" w:rsidR="007A79DC" w:rsidRPr="004273E3" w:rsidRDefault="007A79DC" w:rsidP="004273E3">
      <w:pPr>
        <w:jc w:val="both"/>
        <w:rPr>
          <w:szCs w:val="24"/>
        </w:rPr>
      </w:pPr>
    </w:p>
    <w:p w14:paraId="52DE4F48" w14:textId="77777777" w:rsidR="00FB76B2" w:rsidRPr="00FB76B2" w:rsidRDefault="00FB76B2" w:rsidP="00FB76B2">
      <w:pPr>
        <w:jc w:val="both"/>
        <w:rPr>
          <w:szCs w:val="24"/>
        </w:rPr>
      </w:pPr>
    </w:p>
    <w:p w14:paraId="09EA78E5" w14:textId="77777777" w:rsidR="00DC108A" w:rsidRDefault="00D83876" w:rsidP="00DC108A">
      <w:pPr>
        <w:keepNext/>
        <w:jc w:val="both"/>
      </w:pPr>
      <w:r>
        <w:rPr>
          <w:noProof/>
        </w:rPr>
        <w:drawing>
          <wp:inline distT="0" distB="0" distL="0" distR="0" wp14:anchorId="0CF5F2FA" wp14:editId="4757C4F5">
            <wp:extent cx="5943600" cy="2540635"/>
            <wp:effectExtent l="0" t="0" r="0" b="0"/>
            <wp:docPr id="97355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5552" name="Picture 1" descr="A screenshot of a computer&#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t="15466"/>
                    <a:stretch/>
                  </pic:blipFill>
                  <pic:spPr bwMode="auto">
                    <a:xfrm>
                      <a:off x="0" y="0"/>
                      <a:ext cx="5943600" cy="2540635"/>
                    </a:xfrm>
                    <a:prstGeom prst="rect">
                      <a:avLst/>
                    </a:prstGeom>
                    <a:noFill/>
                    <a:ln>
                      <a:noFill/>
                    </a:ln>
                    <a:extLst>
                      <a:ext uri="{53640926-AAD7-44D8-BBD7-CCE9431645EC}">
                        <a14:shadowObscured xmlns:a14="http://schemas.microsoft.com/office/drawing/2010/main"/>
                      </a:ext>
                    </a:extLst>
                  </pic:spPr>
                </pic:pic>
              </a:graphicData>
            </a:graphic>
          </wp:inline>
        </w:drawing>
      </w:r>
    </w:p>
    <w:p w14:paraId="52FBE36E" w14:textId="00D0B7C3" w:rsidR="00FB76B2" w:rsidRPr="00FB76B2" w:rsidRDefault="00DC108A" w:rsidP="00DC108A">
      <w:pPr>
        <w:pStyle w:val="Caption"/>
        <w:jc w:val="center"/>
        <w:rPr>
          <w:b/>
          <w:bCs/>
          <w:i w:val="0"/>
          <w:iCs w:val="0"/>
          <w:color w:val="7F7F7F" w:themeColor="text1" w:themeTint="80"/>
          <w:sz w:val="28"/>
          <w:szCs w:val="28"/>
        </w:rPr>
      </w:pPr>
      <w:r w:rsidRPr="00DC108A">
        <w:rPr>
          <w:b/>
          <w:bCs/>
          <w:i w:val="0"/>
          <w:iCs w:val="0"/>
          <w:color w:val="7F7F7F" w:themeColor="text1" w:themeTint="80"/>
          <w:sz w:val="28"/>
          <w:szCs w:val="28"/>
        </w:rPr>
        <w:t xml:space="preserve">Figure </w:t>
      </w:r>
      <w:r w:rsidRPr="00DC108A">
        <w:rPr>
          <w:b/>
          <w:bCs/>
          <w:i w:val="0"/>
          <w:iCs w:val="0"/>
          <w:color w:val="7F7F7F" w:themeColor="text1" w:themeTint="80"/>
          <w:sz w:val="28"/>
          <w:szCs w:val="28"/>
        </w:rPr>
        <w:fldChar w:fldCharType="begin"/>
      </w:r>
      <w:r w:rsidRPr="00DC108A">
        <w:rPr>
          <w:b/>
          <w:bCs/>
          <w:i w:val="0"/>
          <w:iCs w:val="0"/>
          <w:color w:val="7F7F7F" w:themeColor="text1" w:themeTint="80"/>
          <w:sz w:val="28"/>
          <w:szCs w:val="28"/>
        </w:rPr>
        <w:instrText xml:space="preserve"> SEQ Figure \* ARABIC </w:instrText>
      </w:r>
      <w:r w:rsidRPr="00DC108A">
        <w:rPr>
          <w:b/>
          <w:bCs/>
          <w:i w:val="0"/>
          <w:iCs w:val="0"/>
          <w:color w:val="7F7F7F" w:themeColor="text1" w:themeTint="80"/>
          <w:sz w:val="28"/>
          <w:szCs w:val="28"/>
        </w:rPr>
        <w:fldChar w:fldCharType="separate"/>
      </w:r>
      <w:r w:rsidRPr="00DC108A">
        <w:rPr>
          <w:b/>
          <w:bCs/>
          <w:i w:val="0"/>
          <w:iCs w:val="0"/>
          <w:noProof/>
          <w:color w:val="7F7F7F" w:themeColor="text1" w:themeTint="80"/>
          <w:sz w:val="28"/>
          <w:szCs w:val="28"/>
        </w:rPr>
        <w:t>10</w:t>
      </w:r>
      <w:r w:rsidRPr="00DC108A">
        <w:rPr>
          <w:b/>
          <w:bCs/>
          <w:i w:val="0"/>
          <w:iCs w:val="0"/>
          <w:color w:val="7F7F7F" w:themeColor="text1" w:themeTint="80"/>
          <w:sz w:val="28"/>
          <w:szCs w:val="28"/>
        </w:rPr>
        <w:fldChar w:fldCharType="end"/>
      </w:r>
      <w:r w:rsidRPr="00DC108A">
        <w:rPr>
          <w:b/>
          <w:bCs/>
          <w:i w:val="0"/>
          <w:iCs w:val="0"/>
          <w:color w:val="7F7F7F" w:themeColor="text1" w:themeTint="80"/>
          <w:sz w:val="28"/>
          <w:szCs w:val="28"/>
        </w:rPr>
        <w:t xml:space="preserve"> VGG16 Classification </w:t>
      </w:r>
      <w:r w:rsidR="00A6289D" w:rsidRPr="00DC108A">
        <w:rPr>
          <w:b/>
          <w:bCs/>
          <w:i w:val="0"/>
          <w:iCs w:val="0"/>
          <w:color w:val="7F7F7F" w:themeColor="text1" w:themeTint="80"/>
          <w:sz w:val="28"/>
          <w:szCs w:val="28"/>
        </w:rPr>
        <w:t>Report</w:t>
      </w:r>
    </w:p>
    <w:p w14:paraId="4CBEA14D" w14:textId="77777777" w:rsidR="00B260DE" w:rsidRPr="00B260DE" w:rsidRDefault="00B260DE" w:rsidP="00B260DE">
      <w:pPr>
        <w:jc w:val="both"/>
        <w:rPr>
          <w:szCs w:val="24"/>
        </w:rPr>
      </w:pPr>
    </w:p>
    <w:p w14:paraId="26EDD36F" w14:textId="77777777" w:rsidR="00224445" w:rsidRDefault="00224445" w:rsidP="0096103C">
      <w:pPr>
        <w:jc w:val="both"/>
        <w:rPr>
          <w:szCs w:val="24"/>
        </w:rPr>
      </w:pPr>
    </w:p>
    <w:p w14:paraId="509D5507" w14:textId="1207EFE9" w:rsidR="00224445" w:rsidRDefault="00224445" w:rsidP="00224445">
      <w:pPr>
        <w:pStyle w:val="Heading1"/>
      </w:pPr>
      <w:r>
        <w:t>Conclusion</w:t>
      </w:r>
      <w:r w:rsidR="008F7761">
        <w:t xml:space="preserve"> and Future Work</w:t>
      </w:r>
    </w:p>
    <w:p w14:paraId="1E42D3FB" w14:textId="77777777" w:rsidR="00224445" w:rsidRPr="00224445" w:rsidRDefault="00224445" w:rsidP="00224445"/>
    <w:p w14:paraId="61A56E05" w14:textId="1DE72457" w:rsidR="004B567A" w:rsidRDefault="00C47120" w:rsidP="0096103C">
      <w:pPr>
        <w:jc w:val="both"/>
        <w:rPr>
          <w:szCs w:val="24"/>
        </w:rPr>
      </w:pPr>
      <w:r>
        <w:rPr>
          <w:szCs w:val="24"/>
        </w:rPr>
        <w:t xml:space="preserve">The ANN project on COVID-19 detection demonstrates the application of Artificial Intelligence in healthcare. With the help of advanced methods, the project exhibited markable accuracy by introducing additional convolutional and pooling layers. The project tends to help </w:t>
      </w:r>
      <w:r w:rsidR="00956DDA">
        <w:rPr>
          <w:szCs w:val="24"/>
        </w:rPr>
        <w:t>healthcare</w:t>
      </w:r>
      <w:r>
        <w:rPr>
          <w:szCs w:val="24"/>
        </w:rPr>
        <w:t xml:space="preserve"> to detect COVID-19 affected patients very efficiently</w:t>
      </w:r>
      <w:r w:rsidR="001C07FB">
        <w:rPr>
          <w:szCs w:val="24"/>
        </w:rPr>
        <w:t xml:space="preserve"> in a cost-effective way</w:t>
      </w:r>
      <w:r>
        <w:rPr>
          <w:szCs w:val="24"/>
        </w:rPr>
        <w:t>.</w:t>
      </w:r>
      <w:r w:rsidR="0046666C">
        <w:rPr>
          <w:szCs w:val="24"/>
        </w:rPr>
        <w:t xml:space="preserve"> </w:t>
      </w:r>
      <w:r w:rsidR="004B567A">
        <w:rPr>
          <w:szCs w:val="24"/>
        </w:rPr>
        <w:t>Utilizing</w:t>
      </w:r>
      <w:r w:rsidR="0046666C">
        <w:rPr>
          <w:szCs w:val="24"/>
        </w:rPr>
        <w:t xml:space="preserve"> technology in this manner allows the healthcare to analyze the patients in an easy manner by using their X-ray images to predict the possibility of being affected by COVID-19 or not.</w:t>
      </w:r>
      <w:r w:rsidR="00956DDA">
        <w:rPr>
          <w:szCs w:val="24"/>
        </w:rPr>
        <w:t xml:space="preserve"> </w:t>
      </w:r>
      <w:r w:rsidR="00956DDA" w:rsidRPr="00956DDA">
        <w:rPr>
          <w:szCs w:val="24"/>
        </w:rPr>
        <w:t>Accurate identification of COVID-19 cases is vital for controlling its transmission. Minimizing false negatives ensures timely care for infected individuals, reducing spread. Our project achieves accuracy of 95% by using multiple layer Convolutional Neural Network</w:t>
      </w:r>
      <w:r w:rsidR="007240AA">
        <w:rPr>
          <w:szCs w:val="24"/>
        </w:rPr>
        <w:t xml:space="preserve"> and 98.33 % by using VGG16.</w:t>
      </w:r>
    </w:p>
    <w:p w14:paraId="0024CD10" w14:textId="18D71545" w:rsidR="00407ADF" w:rsidRDefault="00407ADF" w:rsidP="0096103C">
      <w:pPr>
        <w:jc w:val="both"/>
        <w:rPr>
          <w:szCs w:val="24"/>
        </w:rPr>
      </w:pPr>
      <w:r>
        <w:rPr>
          <w:szCs w:val="24"/>
        </w:rPr>
        <w:t xml:space="preserve">The factors which limit our model are complexity and data quality. Understanding how ANN works and makes </w:t>
      </w:r>
      <w:r w:rsidR="006D11D1">
        <w:rPr>
          <w:szCs w:val="24"/>
        </w:rPr>
        <w:t>predictions</w:t>
      </w:r>
      <w:r>
        <w:rPr>
          <w:szCs w:val="24"/>
        </w:rPr>
        <w:t xml:space="preserve"> is a difficult tas</w:t>
      </w:r>
      <w:r w:rsidR="007C11E8">
        <w:rPr>
          <w:szCs w:val="24"/>
        </w:rPr>
        <w:t xml:space="preserve">k. Incorrect prediction by the model can lead to many consequences like wrong treatment, it can endanger </w:t>
      </w:r>
      <w:r w:rsidR="006D11D1">
        <w:rPr>
          <w:szCs w:val="24"/>
        </w:rPr>
        <w:t>patients’</w:t>
      </w:r>
      <w:r w:rsidR="007C11E8">
        <w:rPr>
          <w:szCs w:val="24"/>
        </w:rPr>
        <w:t xml:space="preserve"> life etc.</w:t>
      </w:r>
      <w:r w:rsidR="006D11D1">
        <w:rPr>
          <w:szCs w:val="24"/>
        </w:rPr>
        <w:t xml:space="preserve"> Secondly data quality is also one of the limitations of our project, the precise detection of covid-19 depends on the quality of input image as well. Poor quality input image may </w:t>
      </w:r>
      <w:r w:rsidR="002D45F8">
        <w:rPr>
          <w:szCs w:val="24"/>
        </w:rPr>
        <w:t>lead</w:t>
      </w:r>
      <w:r w:rsidR="006D11D1">
        <w:rPr>
          <w:szCs w:val="24"/>
        </w:rPr>
        <w:t xml:space="preserve"> to the wrong prediction. </w:t>
      </w:r>
    </w:p>
    <w:p w14:paraId="7896B0A7" w14:textId="77777777" w:rsidR="00505130" w:rsidRDefault="002D45F8" w:rsidP="0096103C">
      <w:pPr>
        <w:jc w:val="both"/>
        <w:rPr>
          <w:szCs w:val="24"/>
        </w:rPr>
      </w:pPr>
      <w:r>
        <w:rPr>
          <w:szCs w:val="24"/>
        </w:rPr>
        <w:t xml:space="preserve">Furthermore, the future improvements which can be </w:t>
      </w:r>
      <w:r w:rsidR="008906FA">
        <w:rPr>
          <w:szCs w:val="24"/>
        </w:rPr>
        <w:t>made</w:t>
      </w:r>
      <w:r>
        <w:rPr>
          <w:szCs w:val="24"/>
        </w:rPr>
        <w:t xml:space="preserve"> to this model is to incorporate more diverse and extensive for more precise detection. This can be done by obtaining data from different sources. Another improvement which can be incorporated in this project in future </w:t>
      </w:r>
      <w:r w:rsidR="008906FA">
        <w:rPr>
          <w:szCs w:val="24"/>
        </w:rPr>
        <w:t>is</w:t>
      </w:r>
      <w:r>
        <w:rPr>
          <w:szCs w:val="24"/>
        </w:rPr>
        <w:t xml:space="preserve"> to utilize CT scan images </w:t>
      </w:r>
      <w:r w:rsidR="008906FA">
        <w:rPr>
          <w:szCs w:val="24"/>
        </w:rPr>
        <w:t>as well</w:t>
      </w:r>
      <w:r>
        <w:rPr>
          <w:szCs w:val="24"/>
        </w:rPr>
        <w:t xml:space="preserve"> along with the Xray images for more efficient detection of Covid-19.</w:t>
      </w:r>
      <w:r w:rsidR="008906FA">
        <w:rPr>
          <w:szCs w:val="24"/>
        </w:rPr>
        <w:t xml:space="preserve"> </w:t>
      </w:r>
      <w:r w:rsidR="00072EB0">
        <w:rPr>
          <w:szCs w:val="24"/>
        </w:rPr>
        <w:t>Real-time</w:t>
      </w:r>
      <w:r w:rsidR="008906FA">
        <w:rPr>
          <w:szCs w:val="24"/>
        </w:rPr>
        <w:t xml:space="preserve"> processing can also be imbedded in to provide immediate feedback which will </w:t>
      </w:r>
      <w:r w:rsidR="00072EB0">
        <w:rPr>
          <w:szCs w:val="24"/>
        </w:rPr>
        <w:t>help us</w:t>
      </w:r>
      <w:r w:rsidR="008906FA">
        <w:rPr>
          <w:szCs w:val="24"/>
        </w:rPr>
        <w:t xml:space="preserve"> to make quick decisions.</w:t>
      </w:r>
      <w:r w:rsidR="00072EB0">
        <w:rPr>
          <w:szCs w:val="24"/>
        </w:rPr>
        <w:t xml:space="preserve"> Furthermore, the project work can be enhanced by incorporating additional data along with X-ray images. Additional data can include patient symptoms, blood tests and various other elements which can help for the detection of Covid-19. By incorporating the additional </w:t>
      </w:r>
      <w:r w:rsidR="00956DDA">
        <w:rPr>
          <w:szCs w:val="24"/>
        </w:rPr>
        <w:t>data,</w:t>
      </w:r>
      <w:r w:rsidR="00072EB0">
        <w:rPr>
          <w:szCs w:val="24"/>
        </w:rPr>
        <w:t xml:space="preserve"> it will help to make more accurate predictions of Covid-19.</w:t>
      </w:r>
    </w:p>
    <w:p w14:paraId="7B64E8CA" w14:textId="4129B878" w:rsidR="00C47120" w:rsidRDefault="0046666C" w:rsidP="0096103C">
      <w:pPr>
        <w:jc w:val="both"/>
        <w:rPr>
          <w:szCs w:val="24"/>
        </w:rPr>
      </w:pPr>
      <w:r>
        <w:rPr>
          <w:szCs w:val="24"/>
        </w:rPr>
        <w:t xml:space="preserve"> </w:t>
      </w:r>
    </w:p>
    <w:p w14:paraId="6B3A99F4" w14:textId="024BB171" w:rsidR="009F7AF0" w:rsidRDefault="00483516" w:rsidP="00483516">
      <w:pPr>
        <w:pStyle w:val="Heading1"/>
      </w:pPr>
      <w:r>
        <w:t>References:</w:t>
      </w:r>
    </w:p>
    <w:p w14:paraId="7074CFF0" w14:textId="77777777" w:rsidR="009F7AF0" w:rsidRDefault="009F7AF0" w:rsidP="0096103C">
      <w:pPr>
        <w:jc w:val="both"/>
      </w:pPr>
    </w:p>
    <w:p w14:paraId="272F076D" w14:textId="77777777" w:rsidR="00D24612" w:rsidRPr="00D24612" w:rsidRDefault="009F7AF0" w:rsidP="00EE5F5E">
      <w:pPr>
        <w:pStyle w:val="EndNoteBibliography"/>
        <w:spacing w:after="0"/>
        <w:ind w:left="720" w:hanging="720"/>
        <w:jc w:val="both"/>
      </w:pPr>
      <w:r>
        <w:fldChar w:fldCharType="begin"/>
      </w:r>
      <w:r>
        <w:instrText xml:space="preserve"> ADDIN EN.REFLIST </w:instrText>
      </w:r>
      <w:r>
        <w:fldChar w:fldCharType="separate"/>
      </w:r>
      <w:r w:rsidR="00D24612" w:rsidRPr="00D24612">
        <w:t>1.</w:t>
      </w:r>
      <w:r w:rsidR="00D24612" w:rsidRPr="00D24612">
        <w:tab/>
        <w:t xml:space="preserve">Hussain, E., et al., </w:t>
      </w:r>
      <w:r w:rsidR="00D24612" w:rsidRPr="00D24612">
        <w:rPr>
          <w:i/>
        </w:rPr>
        <w:t>CoroDet: A deep learning based classification for COVID-19 detection using chest X-ray images.</w:t>
      </w:r>
      <w:r w:rsidR="00D24612" w:rsidRPr="00D24612">
        <w:t xml:space="preserve"> Chaos, Solitons &amp; Fractals, 2021. </w:t>
      </w:r>
      <w:r w:rsidR="00D24612" w:rsidRPr="00D24612">
        <w:rPr>
          <w:b/>
        </w:rPr>
        <w:t>142</w:t>
      </w:r>
      <w:r w:rsidR="00D24612" w:rsidRPr="00D24612">
        <w:t>: p. 110495.</w:t>
      </w:r>
    </w:p>
    <w:p w14:paraId="73B2B62B" w14:textId="77777777" w:rsidR="00D24612" w:rsidRPr="00D24612" w:rsidRDefault="00D24612" w:rsidP="00EE5F5E">
      <w:pPr>
        <w:pStyle w:val="EndNoteBibliography"/>
        <w:spacing w:after="0"/>
        <w:ind w:left="720" w:hanging="720"/>
        <w:jc w:val="both"/>
      </w:pPr>
      <w:r w:rsidRPr="00D24612">
        <w:t>2.</w:t>
      </w:r>
      <w:r w:rsidRPr="00D24612">
        <w:tab/>
        <w:t xml:space="preserve">Rajawat, N., et al., </w:t>
      </w:r>
      <w:r w:rsidRPr="00D24612">
        <w:rPr>
          <w:i/>
        </w:rPr>
        <w:t>C-COVIDNet: A CNN model for COVID-19 detection using image processing.</w:t>
      </w:r>
      <w:r w:rsidRPr="00D24612">
        <w:t xml:space="preserve"> Arabian Journal for Science and Engineering, 2022. </w:t>
      </w:r>
      <w:r w:rsidRPr="00D24612">
        <w:rPr>
          <w:b/>
        </w:rPr>
        <w:t>47</w:t>
      </w:r>
      <w:r w:rsidRPr="00D24612">
        <w:t>(8): p. 10811-10822.</w:t>
      </w:r>
    </w:p>
    <w:p w14:paraId="66BF973E" w14:textId="77777777" w:rsidR="00D24612" w:rsidRPr="00D24612" w:rsidRDefault="00D24612" w:rsidP="00EE5F5E">
      <w:pPr>
        <w:pStyle w:val="EndNoteBibliography"/>
        <w:spacing w:after="0"/>
        <w:ind w:left="720" w:hanging="720"/>
        <w:jc w:val="both"/>
      </w:pPr>
      <w:r w:rsidRPr="00D24612">
        <w:t>3.</w:t>
      </w:r>
      <w:r w:rsidRPr="00D24612">
        <w:tab/>
        <w:t xml:space="preserve">Aslan, M.F., et al., </w:t>
      </w:r>
      <w:r w:rsidRPr="00D24612">
        <w:rPr>
          <w:i/>
        </w:rPr>
        <w:t>CNN-based transfer learning–BiLSTM network: A novel approach for COVID-19 infection detection.</w:t>
      </w:r>
      <w:r w:rsidRPr="00D24612">
        <w:t xml:space="preserve"> Applied Soft Computing, 2021. </w:t>
      </w:r>
      <w:r w:rsidRPr="00D24612">
        <w:rPr>
          <w:b/>
        </w:rPr>
        <w:t>98</w:t>
      </w:r>
      <w:r w:rsidRPr="00D24612">
        <w:t>: p. 106912.</w:t>
      </w:r>
    </w:p>
    <w:p w14:paraId="7A5603D8" w14:textId="77777777" w:rsidR="00D24612" w:rsidRPr="00D24612" w:rsidRDefault="00D24612" w:rsidP="00EE5F5E">
      <w:pPr>
        <w:pStyle w:val="EndNoteBibliography"/>
        <w:spacing w:after="0"/>
        <w:ind w:left="720" w:hanging="720"/>
        <w:jc w:val="both"/>
      </w:pPr>
      <w:r w:rsidRPr="00D24612">
        <w:t>4.</w:t>
      </w:r>
      <w:r w:rsidRPr="00D24612">
        <w:tab/>
        <w:t xml:space="preserve">Alazab, M., et al., </w:t>
      </w:r>
      <w:r w:rsidRPr="00D24612">
        <w:rPr>
          <w:i/>
        </w:rPr>
        <w:t>COVID-19 prediction and detection using deep learning.</w:t>
      </w:r>
      <w:r w:rsidRPr="00D24612">
        <w:t xml:space="preserve"> International Journal of Computer Information Systems and Industrial Management Applications, 2020. </w:t>
      </w:r>
      <w:r w:rsidRPr="00D24612">
        <w:rPr>
          <w:b/>
        </w:rPr>
        <w:t>12</w:t>
      </w:r>
      <w:r w:rsidRPr="00D24612">
        <w:t>: p. 14-14.</w:t>
      </w:r>
    </w:p>
    <w:p w14:paraId="24F63583" w14:textId="77777777" w:rsidR="00D24612" w:rsidRPr="00D24612" w:rsidRDefault="00D24612" w:rsidP="00EE5F5E">
      <w:pPr>
        <w:pStyle w:val="EndNoteBibliography"/>
        <w:spacing w:after="0"/>
        <w:ind w:left="720" w:hanging="720"/>
        <w:jc w:val="both"/>
      </w:pPr>
      <w:r w:rsidRPr="00D24612">
        <w:t>5.</w:t>
      </w:r>
      <w:r w:rsidRPr="00D24612">
        <w:tab/>
        <w:t xml:space="preserve">Mohammedqasim, H. and O. Ata, </w:t>
      </w:r>
      <w:r w:rsidRPr="00D24612">
        <w:rPr>
          <w:i/>
        </w:rPr>
        <w:t>Real-time data of COVID-19 detection with IoT sensor tracking using artificial neural network.</w:t>
      </w:r>
      <w:r w:rsidRPr="00D24612">
        <w:t xml:space="preserve"> Computers and Electrical Engineering, 2022. </w:t>
      </w:r>
      <w:r w:rsidRPr="00D24612">
        <w:rPr>
          <w:b/>
        </w:rPr>
        <w:t>100</w:t>
      </w:r>
      <w:r w:rsidRPr="00D24612">
        <w:t>: p. 107971.</w:t>
      </w:r>
    </w:p>
    <w:p w14:paraId="46B05C19" w14:textId="77777777" w:rsidR="00D24612" w:rsidRPr="00D24612" w:rsidRDefault="00D24612" w:rsidP="00EE5F5E">
      <w:pPr>
        <w:pStyle w:val="EndNoteBibliography"/>
        <w:spacing w:after="0"/>
        <w:ind w:left="720" w:hanging="720"/>
        <w:jc w:val="both"/>
      </w:pPr>
      <w:r w:rsidRPr="00D24612">
        <w:t>6.</w:t>
      </w:r>
      <w:r w:rsidRPr="00D24612">
        <w:tab/>
        <w:t xml:space="preserve">Walter, J.R., et al., </w:t>
      </w:r>
      <w:r w:rsidRPr="00D24612">
        <w:rPr>
          <w:i/>
        </w:rPr>
        <w:t>Use of artificial intelligence to develop predictive algorithms of cough and PCR-confirmed COVID-19 infections based on inputs from clinical-grade wearable sensors.</w:t>
      </w:r>
      <w:r w:rsidRPr="00D24612">
        <w:t xml:space="preserve"> Scientific reports, 2024. </w:t>
      </w:r>
      <w:r w:rsidRPr="00D24612">
        <w:rPr>
          <w:b/>
        </w:rPr>
        <w:t>14</w:t>
      </w:r>
      <w:r w:rsidRPr="00D24612">
        <w:t>(1): p. 8072.</w:t>
      </w:r>
    </w:p>
    <w:p w14:paraId="3FEF1A9D" w14:textId="77777777" w:rsidR="00D24612" w:rsidRPr="00D24612" w:rsidRDefault="00D24612" w:rsidP="00EE5F5E">
      <w:pPr>
        <w:pStyle w:val="EndNoteBibliography"/>
        <w:spacing w:after="0"/>
        <w:ind w:left="720" w:hanging="720"/>
        <w:jc w:val="both"/>
      </w:pPr>
      <w:r w:rsidRPr="00D24612">
        <w:t>7.</w:t>
      </w:r>
      <w:r w:rsidRPr="00D24612">
        <w:tab/>
        <w:t xml:space="preserve">Kuvvetli, Y., et al., </w:t>
      </w:r>
      <w:r w:rsidRPr="00D24612">
        <w:rPr>
          <w:i/>
        </w:rPr>
        <w:t>A predictive analytics model for COVID-19 pandemic using artificial neural networks.</w:t>
      </w:r>
      <w:r w:rsidRPr="00D24612">
        <w:t xml:space="preserve"> Decision Analytics Journal, 2021. </w:t>
      </w:r>
      <w:r w:rsidRPr="00D24612">
        <w:rPr>
          <w:b/>
        </w:rPr>
        <w:t>1</w:t>
      </w:r>
      <w:r w:rsidRPr="00D24612">
        <w:t>: p. 100007.</w:t>
      </w:r>
    </w:p>
    <w:p w14:paraId="3603503E" w14:textId="77777777" w:rsidR="00D24612" w:rsidRPr="00D24612" w:rsidRDefault="00D24612" w:rsidP="00EE5F5E">
      <w:pPr>
        <w:pStyle w:val="EndNoteBibliography"/>
        <w:spacing w:after="0"/>
        <w:ind w:left="720" w:hanging="720"/>
        <w:jc w:val="both"/>
      </w:pPr>
      <w:r w:rsidRPr="00D24612">
        <w:t>8.</w:t>
      </w:r>
      <w:r w:rsidRPr="00D24612">
        <w:tab/>
        <w:t xml:space="preserve">Saha, P., et al., </w:t>
      </w:r>
      <w:r w:rsidRPr="00D24612">
        <w:rPr>
          <w:i/>
        </w:rPr>
        <w:t>Retracted article: Graphcovidnet: A graph neural network based model for detecting COVID-19 from ct scans and x-rays of chest.</w:t>
      </w:r>
      <w:r w:rsidRPr="00D24612">
        <w:t xml:space="preserve"> Scientific reports, 2021. </w:t>
      </w:r>
      <w:r w:rsidRPr="00D24612">
        <w:rPr>
          <w:b/>
        </w:rPr>
        <w:t>11</w:t>
      </w:r>
      <w:r w:rsidRPr="00D24612">
        <w:t>(1): p. 8304.</w:t>
      </w:r>
    </w:p>
    <w:p w14:paraId="2144473E" w14:textId="77777777" w:rsidR="00D24612" w:rsidRPr="00D24612" w:rsidRDefault="00D24612" w:rsidP="00EE5F5E">
      <w:pPr>
        <w:pStyle w:val="EndNoteBibliography"/>
        <w:spacing w:after="0"/>
        <w:ind w:left="720" w:hanging="720"/>
        <w:jc w:val="both"/>
      </w:pPr>
      <w:r w:rsidRPr="00D24612">
        <w:t>9.</w:t>
      </w:r>
      <w:r w:rsidRPr="00D24612">
        <w:tab/>
        <w:t xml:space="preserve">Shoeibi, A., et al., </w:t>
      </w:r>
      <w:r w:rsidRPr="00D24612">
        <w:rPr>
          <w:i/>
        </w:rPr>
        <w:t>Automated detection and forecasting of covid-19 using deep learning techniques: A review.</w:t>
      </w:r>
      <w:r w:rsidRPr="00D24612">
        <w:t xml:space="preserve"> Neurocomputing, 2024: p. 127317.</w:t>
      </w:r>
    </w:p>
    <w:p w14:paraId="37F55D74" w14:textId="77777777" w:rsidR="00D24612" w:rsidRPr="00D24612" w:rsidRDefault="00D24612" w:rsidP="00EE5F5E">
      <w:pPr>
        <w:pStyle w:val="EndNoteBibliography"/>
        <w:spacing w:after="0"/>
        <w:ind w:left="720" w:hanging="720"/>
        <w:jc w:val="both"/>
      </w:pPr>
      <w:r w:rsidRPr="00D24612">
        <w:t>10.</w:t>
      </w:r>
      <w:r w:rsidRPr="00D24612">
        <w:tab/>
        <w:t xml:space="preserve">Zhao, W., W. Jiang, and X. Qiu, </w:t>
      </w:r>
      <w:r w:rsidRPr="00D24612">
        <w:rPr>
          <w:i/>
        </w:rPr>
        <w:t>Deep learning for COVID-19 detection based on CT images.</w:t>
      </w:r>
      <w:r w:rsidRPr="00D24612">
        <w:t xml:space="preserve"> Scientific Reports, 2021. </w:t>
      </w:r>
      <w:r w:rsidRPr="00D24612">
        <w:rPr>
          <w:b/>
        </w:rPr>
        <w:t>11</w:t>
      </w:r>
      <w:r w:rsidRPr="00D24612">
        <w:t>(1): p. 14353.</w:t>
      </w:r>
    </w:p>
    <w:p w14:paraId="155874A8" w14:textId="77777777" w:rsidR="00D24612" w:rsidRPr="00D24612" w:rsidRDefault="00D24612" w:rsidP="00EE5F5E">
      <w:pPr>
        <w:pStyle w:val="EndNoteBibliography"/>
        <w:spacing w:after="0"/>
        <w:ind w:left="720" w:hanging="720"/>
        <w:jc w:val="both"/>
      </w:pPr>
      <w:r w:rsidRPr="00D24612">
        <w:t>11.</w:t>
      </w:r>
      <w:r w:rsidRPr="00D24612">
        <w:tab/>
        <w:t xml:space="preserve">Hariri, W. and A. Narin, </w:t>
      </w:r>
      <w:r w:rsidRPr="00D24612">
        <w:rPr>
          <w:i/>
        </w:rPr>
        <w:t>Deep neural networks for COVID-19 detection and diagnosis using images and acoustic-based techniques: a recent review.</w:t>
      </w:r>
      <w:r w:rsidRPr="00D24612">
        <w:t xml:space="preserve"> Soft computing, 2021. </w:t>
      </w:r>
      <w:r w:rsidRPr="00D24612">
        <w:rPr>
          <w:b/>
        </w:rPr>
        <w:t>25</w:t>
      </w:r>
      <w:r w:rsidRPr="00D24612">
        <w:t>(24): p. 15345-15362.</w:t>
      </w:r>
    </w:p>
    <w:p w14:paraId="3FE96269" w14:textId="77777777" w:rsidR="00D24612" w:rsidRPr="00D24612" w:rsidRDefault="00D24612" w:rsidP="00EE5F5E">
      <w:pPr>
        <w:pStyle w:val="EndNoteBibliography"/>
        <w:spacing w:after="0"/>
        <w:ind w:left="720" w:hanging="720"/>
        <w:jc w:val="both"/>
      </w:pPr>
      <w:r w:rsidRPr="00D24612">
        <w:t>12.</w:t>
      </w:r>
      <w:r w:rsidRPr="00D24612">
        <w:tab/>
        <w:t xml:space="preserve">Nasser, I.M. and S.S. Abu-Naser, </w:t>
      </w:r>
      <w:r w:rsidRPr="00D24612">
        <w:rPr>
          <w:i/>
        </w:rPr>
        <w:t>Lung cancer detection using artificial neural network.</w:t>
      </w:r>
      <w:r w:rsidRPr="00D24612">
        <w:t xml:space="preserve"> International Journal of Engineering and Information Systems (IJEAIS), 2019. </w:t>
      </w:r>
      <w:r w:rsidRPr="00D24612">
        <w:rPr>
          <w:b/>
        </w:rPr>
        <w:t>3</w:t>
      </w:r>
      <w:r w:rsidRPr="00D24612">
        <w:t>(3): p. 17-23.</w:t>
      </w:r>
    </w:p>
    <w:p w14:paraId="4D7E3A61" w14:textId="77777777" w:rsidR="00D24612" w:rsidRPr="00D24612" w:rsidRDefault="00D24612" w:rsidP="00EE5F5E">
      <w:pPr>
        <w:pStyle w:val="EndNoteBibliography"/>
        <w:spacing w:after="0"/>
        <w:ind w:left="720" w:hanging="720"/>
        <w:jc w:val="both"/>
      </w:pPr>
      <w:r w:rsidRPr="00D24612">
        <w:t>13.</w:t>
      </w:r>
      <w:r w:rsidRPr="00D24612">
        <w:tab/>
        <w:t xml:space="preserve">Acharya, U.R., et al., </w:t>
      </w:r>
      <w:r w:rsidRPr="00D24612">
        <w:rPr>
          <w:i/>
        </w:rPr>
        <w:t>Classification of heart rate data using artificial neural network and fuzzy equivalence relation.</w:t>
      </w:r>
      <w:r w:rsidRPr="00D24612">
        <w:t xml:space="preserve"> Pattern recognition, 2003. </w:t>
      </w:r>
      <w:r w:rsidRPr="00D24612">
        <w:rPr>
          <w:b/>
        </w:rPr>
        <w:t>36</w:t>
      </w:r>
      <w:r w:rsidRPr="00D24612">
        <w:t>(1): p. 61-68.</w:t>
      </w:r>
    </w:p>
    <w:p w14:paraId="7F0B4DCD" w14:textId="77777777" w:rsidR="00D24612" w:rsidRPr="00D24612" w:rsidRDefault="00D24612" w:rsidP="00EE5F5E">
      <w:pPr>
        <w:pStyle w:val="EndNoteBibliography"/>
        <w:spacing w:after="0"/>
        <w:ind w:left="720" w:hanging="720"/>
        <w:jc w:val="both"/>
      </w:pPr>
      <w:r w:rsidRPr="00D24612">
        <w:t>14.</w:t>
      </w:r>
      <w:r w:rsidRPr="00D24612">
        <w:tab/>
        <w:t xml:space="preserve">Azeem, M., et al., </w:t>
      </w:r>
      <w:r w:rsidRPr="00D24612">
        <w:rPr>
          <w:i/>
        </w:rPr>
        <w:t>Neural Networks for the Detection of COVID-19 and Other Diseases: Prospects and Challenges.</w:t>
      </w:r>
      <w:r w:rsidRPr="00D24612">
        <w:t xml:space="preserve"> Bioengineering, 2023. </w:t>
      </w:r>
      <w:r w:rsidRPr="00D24612">
        <w:rPr>
          <w:b/>
        </w:rPr>
        <w:t>10</w:t>
      </w:r>
      <w:r w:rsidRPr="00D24612">
        <w:t>(7): p. 850.</w:t>
      </w:r>
    </w:p>
    <w:p w14:paraId="16012A93" w14:textId="77777777" w:rsidR="00D24612" w:rsidRPr="00D24612" w:rsidRDefault="00D24612" w:rsidP="00EE5F5E">
      <w:pPr>
        <w:pStyle w:val="EndNoteBibliography"/>
        <w:spacing w:after="0"/>
        <w:ind w:left="720" w:hanging="720"/>
        <w:jc w:val="both"/>
      </w:pPr>
      <w:r w:rsidRPr="00D24612">
        <w:t>15.</w:t>
      </w:r>
      <w:r w:rsidRPr="00D24612">
        <w:tab/>
        <w:t xml:space="preserve">Ravish, D., et al. </w:t>
      </w:r>
      <w:r w:rsidRPr="00D24612">
        <w:rPr>
          <w:i/>
        </w:rPr>
        <w:t>Heart function monitoring, prediction and prevention of heart attacks: Using artificial neural networks</w:t>
      </w:r>
      <w:r w:rsidRPr="00D24612">
        <w:t xml:space="preserve">. in </w:t>
      </w:r>
      <w:r w:rsidRPr="00D24612">
        <w:rPr>
          <w:i/>
        </w:rPr>
        <w:t>2014 International conference on contemporary computing and informatics (IC3I)</w:t>
      </w:r>
      <w:r w:rsidRPr="00D24612">
        <w:t>. 2014. IEEE.</w:t>
      </w:r>
    </w:p>
    <w:p w14:paraId="1A81A7D1" w14:textId="77777777" w:rsidR="00D24612" w:rsidRPr="00D24612" w:rsidRDefault="00D24612" w:rsidP="00EE5F5E">
      <w:pPr>
        <w:pStyle w:val="EndNoteBibliography"/>
        <w:spacing w:after="0"/>
        <w:ind w:left="720" w:hanging="720"/>
        <w:jc w:val="both"/>
      </w:pPr>
      <w:r w:rsidRPr="00D24612">
        <w:t>16.</w:t>
      </w:r>
      <w:r w:rsidRPr="00D24612">
        <w:tab/>
        <w:t xml:space="preserve">El_Jerjawi, N.S. and S.S. Abu-Naser, </w:t>
      </w:r>
      <w:r w:rsidRPr="00D24612">
        <w:rPr>
          <w:i/>
        </w:rPr>
        <w:t>Diabetes prediction using artificial neural network.</w:t>
      </w:r>
      <w:r w:rsidRPr="00D24612">
        <w:t xml:space="preserve"> 2018.</w:t>
      </w:r>
    </w:p>
    <w:p w14:paraId="33BD8D37" w14:textId="77777777" w:rsidR="00D24612" w:rsidRPr="00D24612" w:rsidRDefault="00D24612" w:rsidP="00EE5F5E">
      <w:pPr>
        <w:pStyle w:val="EndNoteBibliography"/>
        <w:spacing w:after="0"/>
        <w:ind w:left="720" w:hanging="720"/>
        <w:jc w:val="both"/>
      </w:pPr>
      <w:r w:rsidRPr="00D24612">
        <w:t>17.</w:t>
      </w:r>
      <w:r w:rsidRPr="00D24612">
        <w:tab/>
        <w:t xml:space="preserve">Joshi, D.M., N. Rana, and V. Misra. </w:t>
      </w:r>
      <w:r w:rsidRPr="00D24612">
        <w:rPr>
          <w:i/>
        </w:rPr>
        <w:t>Classification of brain cancer using artificial neural network</w:t>
      </w:r>
      <w:r w:rsidRPr="00D24612">
        <w:t xml:space="preserve">. in </w:t>
      </w:r>
      <w:r w:rsidRPr="00D24612">
        <w:rPr>
          <w:i/>
        </w:rPr>
        <w:t>2010 2nd international conference on electronic computer technology</w:t>
      </w:r>
      <w:r w:rsidRPr="00D24612">
        <w:t>. 2010. IEEE.</w:t>
      </w:r>
    </w:p>
    <w:p w14:paraId="4BEF93ED" w14:textId="77777777" w:rsidR="00D24612" w:rsidRPr="00D24612" w:rsidRDefault="00D24612" w:rsidP="00EE5F5E">
      <w:pPr>
        <w:pStyle w:val="EndNoteBibliography"/>
        <w:spacing w:after="0"/>
        <w:ind w:left="720" w:hanging="720"/>
        <w:jc w:val="both"/>
      </w:pPr>
      <w:r w:rsidRPr="00D24612">
        <w:t>18.</w:t>
      </w:r>
      <w:r w:rsidRPr="00D24612">
        <w:tab/>
        <w:t xml:space="preserve">Parveen, R., et al., </w:t>
      </w:r>
      <w:r w:rsidRPr="00D24612">
        <w:rPr>
          <w:i/>
        </w:rPr>
        <w:t>Prediction of malaria using artificial neural network.</w:t>
      </w:r>
      <w:r w:rsidRPr="00D24612">
        <w:t xml:space="preserve"> Int J Comput Sci Netw Secur, 2017. </w:t>
      </w:r>
      <w:r w:rsidRPr="00D24612">
        <w:rPr>
          <w:b/>
        </w:rPr>
        <w:t>17</w:t>
      </w:r>
      <w:r w:rsidRPr="00D24612">
        <w:t>(12): p. 79-86.</w:t>
      </w:r>
    </w:p>
    <w:p w14:paraId="53FB8AD3" w14:textId="77777777" w:rsidR="00D24612" w:rsidRPr="00D24612" w:rsidRDefault="00D24612" w:rsidP="00EE5F5E">
      <w:pPr>
        <w:pStyle w:val="EndNoteBibliography"/>
        <w:spacing w:after="0"/>
        <w:ind w:left="720" w:hanging="720"/>
        <w:jc w:val="both"/>
      </w:pPr>
      <w:r w:rsidRPr="00D24612">
        <w:t>19.</w:t>
      </w:r>
      <w:r w:rsidRPr="00D24612">
        <w:tab/>
        <w:t xml:space="preserve">Alizadeh, B., et al., </w:t>
      </w:r>
      <w:r w:rsidRPr="00D24612">
        <w:rPr>
          <w:i/>
        </w:rPr>
        <w:t>Developing an intelligent system for diagnosis of asthma based on artificial neural network.</w:t>
      </w:r>
      <w:r w:rsidRPr="00D24612">
        <w:t xml:space="preserve"> Acta Informatica Medica, 2015. </w:t>
      </w:r>
      <w:r w:rsidRPr="00D24612">
        <w:rPr>
          <w:b/>
        </w:rPr>
        <w:t>23</w:t>
      </w:r>
      <w:r w:rsidRPr="00D24612">
        <w:t>(4): p. 220.</w:t>
      </w:r>
    </w:p>
    <w:p w14:paraId="5980CAC8" w14:textId="77777777" w:rsidR="00D24612" w:rsidRPr="00D24612" w:rsidRDefault="00D24612" w:rsidP="00EE5F5E">
      <w:pPr>
        <w:pStyle w:val="EndNoteBibliography"/>
        <w:ind w:left="720" w:hanging="720"/>
        <w:jc w:val="both"/>
      </w:pPr>
      <w:r w:rsidRPr="00D24612">
        <w:t>20.</w:t>
      </w:r>
      <w:r w:rsidRPr="00D24612">
        <w:tab/>
        <w:t xml:space="preserve">Barnhart‐Magen, G., et al., </w:t>
      </w:r>
      <w:r w:rsidRPr="00D24612">
        <w:rPr>
          <w:i/>
        </w:rPr>
        <w:t>Differential diagnostics of thalassemia minor by artificial neural networks model.</w:t>
      </w:r>
      <w:r w:rsidRPr="00D24612">
        <w:t xml:space="preserve"> Journal of clinical laboratory analysis, 2013. </w:t>
      </w:r>
      <w:r w:rsidRPr="00D24612">
        <w:rPr>
          <w:b/>
        </w:rPr>
        <w:t>27</w:t>
      </w:r>
      <w:r w:rsidRPr="00D24612">
        <w:t>(6): p. 481-486.</w:t>
      </w:r>
    </w:p>
    <w:p w14:paraId="24CB5CB0" w14:textId="32DCBE64" w:rsidR="009F7AF0" w:rsidRDefault="009F7AF0" w:rsidP="00EE5F5E">
      <w:pPr>
        <w:jc w:val="both"/>
      </w:pPr>
      <w:r>
        <w:fldChar w:fldCharType="end"/>
      </w:r>
    </w:p>
    <w:sectPr w:rsidR="009F7AF0" w:rsidSect="00877021">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FAFDAD" w14:textId="77777777" w:rsidR="007704C3" w:rsidRDefault="007704C3" w:rsidP="00963841">
      <w:pPr>
        <w:spacing w:after="0" w:line="240" w:lineRule="auto"/>
      </w:pPr>
      <w:r>
        <w:separator/>
      </w:r>
    </w:p>
  </w:endnote>
  <w:endnote w:type="continuationSeparator" w:id="0">
    <w:p w14:paraId="27414733" w14:textId="77777777" w:rsidR="007704C3" w:rsidRDefault="007704C3" w:rsidP="009638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052633" w14:textId="77777777" w:rsidR="007704C3" w:rsidRDefault="007704C3" w:rsidP="00963841">
      <w:pPr>
        <w:spacing w:after="0" w:line="240" w:lineRule="auto"/>
      </w:pPr>
      <w:r>
        <w:separator/>
      </w:r>
    </w:p>
  </w:footnote>
  <w:footnote w:type="continuationSeparator" w:id="0">
    <w:p w14:paraId="19B2CB53" w14:textId="77777777" w:rsidR="007704C3" w:rsidRDefault="007704C3" w:rsidP="009638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D74610"/>
    <w:multiLevelType w:val="hybridMultilevel"/>
    <w:tmpl w:val="0B3C5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013898"/>
    <w:multiLevelType w:val="multilevel"/>
    <w:tmpl w:val="9E0496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C7B284E"/>
    <w:multiLevelType w:val="hybridMultilevel"/>
    <w:tmpl w:val="C218B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DB7745"/>
    <w:multiLevelType w:val="hybridMultilevel"/>
    <w:tmpl w:val="AB322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1A1147"/>
    <w:multiLevelType w:val="hybridMultilevel"/>
    <w:tmpl w:val="E9728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5137632">
    <w:abstractNumId w:val="0"/>
  </w:num>
  <w:num w:numId="2" w16cid:durableId="722867914">
    <w:abstractNumId w:val="4"/>
  </w:num>
  <w:num w:numId="3" w16cid:durableId="1672414256">
    <w:abstractNumId w:val="3"/>
  </w:num>
  <w:num w:numId="4" w16cid:durableId="445514420">
    <w:abstractNumId w:val="2"/>
  </w:num>
  <w:num w:numId="5" w16cid:durableId="15948513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e2dzw9qe9rd7erfpr5dptwepvepvpzs95x&quot;&gt;My EndNote Library&lt;record-ids&gt;&lt;item&gt;1&lt;/item&gt;&lt;item&gt;2&lt;/item&gt;&lt;item&gt;3&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record-ids&gt;&lt;/item&gt;&lt;/Libraries&gt;"/>
  </w:docVars>
  <w:rsids>
    <w:rsidRoot w:val="009F7AF0"/>
    <w:rsid w:val="00030621"/>
    <w:rsid w:val="0003077D"/>
    <w:rsid w:val="00030880"/>
    <w:rsid w:val="000505E3"/>
    <w:rsid w:val="0005145F"/>
    <w:rsid w:val="00053B2F"/>
    <w:rsid w:val="00064053"/>
    <w:rsid w:val="00066E92"/>
    <w:rsid w:val="00072EB0"/>
    <w:rsid w:val="00073F66"/>
    <w:rsid w:val="00077809"/>
    <w:rsid w:val="000845D3"/>
    <w:rsid w:val="00092591"/>
    <w:rsid w:val="00093274"/>
    <w:rsid w:val="000938CE"/>
    <w:rsid w:val="000B2D79"/>
    <w:rsid w:val="000B50CD"/>
    <w:rsid w:val="000B77CC"/>
    <w:rsid w:val="000E441F"/>
    <w:rsid w:val="000F368F"/>
    <w:rsid w:val="000F7871"/>
    <w:rsid w:val="00103D0E"/>
    <w:rsid w:val="0011037A"/>
    <w:rsid w:val="00110BD5"/>
    <w:rsid w:val="00114707"/>
    <w:rsid w:val="001231FE"/>
    <w:rsid w:val="0013149A"/>
    <w:rsid w:val="00137008"/>
    <w:rsid w:val="00170028"/>
    <w:rsid w:val="00194818"/>
    <w:rsid w:val="001B1876"/>
    <w:rsid w:val="001B36D3"/>
    <w:rsid w:val="001B601B"/>
    <w:rsid w:val="001C07FB"/>
    <w:rsid w:val="001D7E6D"/>
    <w:rsid w:val="001F22DE"/>
    <w:rsid w:val="002012E0"/>
    <w:rsid w:val="00206F28"/>
    <w:rsid w:val="00224445"/>
    <w:rsid w:val="0023694D"/>
    <w:rsid w:val="00251CDC"/>
    <w:rsid w:val="00252DDE"/>
    <w:rsid w:val="00260088"/>
    <w:rsid w:val="002653B1"/>
    <w:rsid w:val="0028576A"/>
    <w:rsid w:val="00290ED7"/>
    <w:rsid w:val="0029748E"/>
    <w:rsid w:val="002A4060"/>
    <w:rsid w:val="002B3814"/>
    <w:rsid w:val="002B7E28"/>
    <w:rsid w:val="002D05E7"/>
    <w:rsid w:val="002D45F8"/>
    <w:rsid w:val="002D4CBB"/>
    <w:rsid w:val="002F172E"/>
    <w:rsid w:val="002F4667"/>
    <w:rsid w:val="00300E03"/>
    <w:rsid w:val="00304DB4"/>
    <w:rsid w:val="00323225"/>
    <w:rsid w:val="0033546D"/>
    <w:rsid w:val="00335CE0"/>
    <w:rsid w:val="0034218A"/>
    <w:rsid w:val="00347BDB"/>
    <w:rsid w:val="00354850"/>
    <w:rsid w:val="00355BC6"/>
    <w:rsid w:val="00382F84"/>
    <w:rsid w:val="00383264"/>
    <w:rsid w:val="003965F5"/>
    <w:rsid w:val="003A4660"/>
    <w:rsid w:val="003C58F6"/>
    <w:rsid w:val="003D0B9F"/>
    <w:rsid w:val="003D3502"/>
    <w:rsid w:val="003D43AC"/>
    <w:rsid w:val="003D7867"/>
    <w:rsid w:val="003F4A78"/>
    <w:rsid w:val="003F725B"/>
    <w:rsid w:val="004035E5"/>
    <w:rsid w:val="00407ADF"/>
    <w:rsid w:val="00410D57"/>
    <w:rsid w:val="00416CC1"/>
    <w:rsid w:val="004273E3"/>
    <w:rsid w:val="00437E9D"/>
    <w:rsid w:val="004577E7"/>
    <w:rsid w:val="0046265F"/>
    <w:rsid w:val="0046666C"/>
    <w:rsid w:val="004741FA"/>
    <w:rsid w:val="00483516"/>
    <w:rsid w:val="00486B3C"/>
    <w:rsid w:val="00487446"/>
    <w:rsid w:val="00491505"/>
    <w:rsid w:val="004A09BB"/>
    <w:rsid w:val="004A683A"/>
    <w:rsid w:val="004B06FC"/>
    <w:rsid w:val="004B567A"/>
    <w:rsid w:val="004D3D83"/>
    <w:rsid w:val="004F5DEB"/>
    <w:rsid w:val="004F67AC"/>
    <w:rsid w:val="00505130"/>
    <w:rsid w:val="00513372"/>
    <w:rsid w:val="00513384"/>
    <w:rsid w:val="00520A00"/>
    <w:rsid w:val="005378F3"/>
    <w:rsid w:val="0054004E"/>
    <w:rsid w:val="005419DF"/>
    <w:rsid w:val="00562DDF"/>
    <w:rsid w:val="00566DDE"/>
    <w:rsid w:val="0057598E"/>
    <w:rsid w:val="005857B3"/>
    <w:rsid w:val="00585B4E"/>
    <w:rsid w:val="005935F0"/>
    <w:rsid w:val="00594473"/>
    <w:rsid w:val="005C4E87"/>
    <w:rsid w:val="005C7842"/>
    <w:rsid w:val="005D46BE"/>
    <w:rsid w:val="005E2B08"/>
    <w:rsid w:val="00600C13"/>
    <w:rsid w:val="00601D2F"/>
    <w:rsid w:val="0061508A"/>
    <w:rsid w:val="006170E9"/>
    <w:rsid w:val="006305B2"/>
    <w:rsid w:val="006306B7"/>
    <w:rsid w:val="0063548B"/>
    <w:rsid w:val="0065598E"/>
    <w:rsid w:val="00664704"/>
    <w:rsid w:val="0067223B"/>
    <w:rsid w:val="00681E87"/>
    <w:rsid w:val="00684814"/>
    <w:rsid w:val="0068702F"/>
    <w:rsid w:val="00687447"/>
    <w:rsid w:val="0069010A"/>
    <w:rsid w:val="00695F0E"/>
    <w:rsid w:val="006A0115"/>
    <w:rsid w:val="006B7944"/>
    <w:rsid w:val="006D11D1"/>
    <w:rsid w:val="006D4751"/>
    <w:rsid w:val="006E0605"/>
    <w:rsid w:val="007069EF"/>
    <w:rsid w:val="00715A7D"/>
    <w:rsid w:val="007240AA"/>
    <w:rsid w:val="007278D5"/>
    <w:rsid w:val="00737C89"/>
    <w:rsid w:val="007412B0"/>
    <w:rsid w:val="00747C7B"/>
    <w:rsid w:val="00756A7D"/>
    <w:rsid w:val="007704C3"/>
    <w:rsid w:val="00770B50"/>
    <w:rsid w:val="00794BA3"/>
    <w:rsid w:val="007A1348"/>
    <w:rsid w:val="007A4852"/>
    <w:rsid w:val="007A68D3"/>
    <w:rsid w:val="007A79DC"/>
    <w:rsid w:val="007B6516"/>
    <w:rsid w:val="007C11E8"/>
    <w:rsid w:val="007C339C"/>
    <w:rsid w:val="007C3452"/>
    <w:rsid w:val="007C5484"/>
    <w:rsid w:val="007C795D"/>
    <w:rsid w:val="007D1295"/>
    <w:rsid w:val="007D6D37"/>
    <w:rsid w:val="007D72EA"/>
    <w:rsid w:val="007E1D09"/>
    <w:rsid w:val="007E4660"/>
    <w:rsid w:val="007F1029"/>
    <w:rsid w:val="007F4556"/>
    <w:rsid w:val="007F69DB"/>
    <w:rsid w:val="007F78B7"/>
    <w:rsid w:val="00800373"/>
    <w:rsid w:val="0080469D"/>
    <w:rsid w:val="00821095"/>
    <w:rsid w:val="00822B7D"/>
    <w:rsid w:val="00823211"/>
    <w:rsid w:val="00830FB1"/>
    <w:rsid w:val="00836FBF"/>
    <w:rsid w:val="0085411C"/>
    <w:rsid w:val="00855055"/>
    <w:rsid w:val="00857267"/>
    <w:rsid w:val="008624FE"/>
    <w:rsid w:val="00862A3F"/>
    <w:rsid w:val="0087049A"/>
    <w:rsid w:val="00872504"/>
    <w:rsid w:val="00876D2F"/>
    <w:rsid w:val="00877021"/>
    <w:rsid w:val="008906FA"/>
    <w:rsid w:val="00893F51"/>
    <w:rsid w:val="00894826"/>
    <w:rsid w:val="0089733F"/>
    <w:rsid w:val="008D4D58"/>
    <w:rsid w:val="008F6FCC"/>
    <w:rsid w:val="008F7761"/>
    <w:rsid w:val="00932D8B"/>
    <w:rsid w:val="00943E58"/>
    <w:rsid w:val="00946320"/>
    <w:rsid w:val="00950FE7"/>
    <w:rsid w:val="00956DDA"/>
    <w:rsid w:val="0096103C"/>
    <w:rsid w:val="00961272"/>
    <w:rsid w:val="009614DC"/>
    <w:rsid w:val="00962C7C"/>
    <w:rsid w:val="0096306C"/>
    <w:rsid w:val="00963841"/>
    <w:rsid w:val="00974149"/>
    <w:rsid w:val="00982BF7"/>
    <w:rsid w:val="0099134B"/>
    <w:rsid w:val="009A166A"/>
    <w:rsid w:val="009A273C"/>
    <w:rsid w:val="009B0495"/>
    <w:rsid w:val="009D5954"/>
    <w:rsid w:val="009D6AB8"/>
    <w:rsid w:val="009F1010"/>
    <w:rsid w:val="009F7AF0"/>
    <w:rsid w:val="00A01B60"/>
    <w:rsid w:val="00A266A7"/>
    <w:rsid w:val="00A400B6"/>
    <w:rsid w:val="00A4325C"/>
    <w:rsid w:val="00A6289D"/>
    <w:rsid w:val="00A637A2"/>
    <w:rsid w:val="00A64D90"/>
    <w:rsid w:val="00A769A2"/>
    <w:rsid w:val="00A77067"/>
    <w:rsid w:val="00A87112"/>
    <w:rsid w:val="00A91304"/>
    <w:rsid w:val="00AA7515"/>
    <w:rsid w:val="00AB1BD2"/>
    <w:rsid w:val="00AB359F"/>
    <w:rsid w:val="00AC2C4F"/>
    <w:rsid w:val="00AD11C6"/>
    <w:rsid w:val="00AE056C"/>
    <w:rsid w:val="00AE0946"/>
    <w:rsid w:val="00AE7C12"/>
    <w:rsid w:val="00AF1620"/>
    <w:rsid w:val="00B1157B"/>
    <w:rsid w:val="00B14D14"/>
    <w:rsid w:val="00B16255"/>
    <w:rsid w:val="00B1740C"/>
    <w:rsid w:val="00B2296F"/>
    <w:rsid w:val="00B260DE"/>
    <w:rsid w:val="00B41A01"/>
    <w:rsid w:val="00B428F1"/>
    <w:rsid w:val="00B42950"/>
    <w:rsid w:val="00B47A08"/>
    <w:rsid w:val="00B53289"/>
    <w:rsid w:val="00B54AF6"/>
    <w:rsid w:val="00B642C6"/>
    <w:rsid w:val="00B839F3"/>
    <w:rsid w:val="00B9558F"/>
    <w:rsid w:val="00B958FD"/>
    <w:rsid w:val="00BA2CDD"/>
    <w:rsid w:val="00BA5590"/>
    <w:rsid w:val="00BA58D8"/>
    <w:rsid w:val="00BB2DAC"/>
    <w:rsid w:val="00BB410C"/>
    <w:rsid w:val="00BB70A3"/>
    <w:rsid w:val="00BB710B"/>
    <w:rsid w:val="00BC593E"/>
    <w:rsid w:val="00BE7574"/>
    <w:rsid w:val="00BF4A6C"/>
    <w:rsid w:val="00C02503"/>
    <w:rsid w:val="00C10FAC"/>
    <w:rsid w:val="00C1269E"/>
    <w:rsid w:val="00C14024"/>
    <w:rsid w:val="00C27730"/>
    <w:rsid w:val="00C3405B"/>
    <w:rsid w:val="00C3481A"/>
    <w:rsid w:val="00C46148"/>
    <w:rsid w:val="00C47120"/>
    <w:rsid w:val="00C47D18"/>
    <w:rsid w:val="00C52A01"/>
    <w:rsid w:val="00C57404"/>
    <w:rsid w:val="00C63B64"/>
    <w:rsid w:val="00C83554"/>
    <w:rsid w:val="00C868F8"/>
    <w:rsid w:val="00C87CD1"/>
    <w:rsid w:val="00CA51AA"/>
    <w:rsid w:val="00CD1D83"/>
    <w:rsid w:val="00CE0312"/>
    <w:rsid w:val="00CE5CB8"/>
    <w:rsid w:val="00CF3C0B"/>
    <w:rsid w:val="00CF479F"/>
    <w:rsid w:val="00D006C4"/>
    <w:rsid w:val="00D0449E"/>
    <w:rsid w:val="00D17064"/>
    <w:rsid w:val="00D177C3"/>
    <w:rsid w:val="00D17A8B"/>
    <w:rsid w:val="00D204BC"/>
    <w:rsid w:val="00D22FB3"/>
    <w:rsid w:val="00D24612"/>
    <w:rsid w:val="00D477CF"/>
    <w:rsid w:val="00D50160"/>
    <w:rsid w:val="00D50A94"/>
    <w:rsid w:val="00D57293"/>
    <w:rsid w:val="00D61748"/>
    <w:rsid w:val="00D72F2F"/>
    <w:rsid w:val="00D74F02"/>
    <w:rsid w:val="00D80833"/>
    <w:rsid w:val="00D83876"/>
    <w:rsid w:val="00D90947"/>
    <w:rsid w:val="00D947F0"/>
    <w:rsid w:val="00DA18FF"/>
    <w:rsid w:val="00DA1EFE"/>
    <w:rsid w:val="00DB62D9"/>
    <w:rsid w:val="00DB7580"/>
    <w:rsid w:val="00DC108A"/>
    <w:rsid w:val="00DC229C"/>
    <w:rsid w:val="00DD31C0"/>
    <w:rsid w:val="00DF42B1"/>
    <w:rsid w:val="00E00FCB"/>
    <w:rsid w:val="00E06054"/>
    <w:rsid w:val="00E07C5A"/>
    <w:rsid w:val="00E11DD2"/>
    <w:rsid w:val="00E12334"/>
    <w:rsid w:val="00E42610"/>
    <w:rsid w:val="00E70279"/>
    <w:rsid w:val="00E7416E"/>
    <w:rsid w:val="00E76FC3"/>
    <w:rsid w:val="00E812D6"/>
    <w:rsid w:val="00E87264"/>
    <w:rsid w:val="00E87CBE"/>
    <w:rsid w:val="00E909FF"/>
    <w:rsid w:val="00E9791F"/>
    <w:rsid w:val="00EC05FB"/>
    <w:rsid w:val="00EC35E3"/>
    <w:rsid w:val="00ED66E2"/>
    <w:rsid w:val="00EE0262"/>
    <w:rsid w:val="00EE4D11"/>
    <w:rsid w:val="00EE5F5E"/>
    <w:rsid w:val="00EF6739"/>
    <w:rsid w:val="00F1789D"/>
    <w:rsid w:val="00F20B26"/>
    <w:rsid w:val="00F31142"/>
    <w:rsid w:val="00F36FF2"/>
    <w:rsid w:val="00F371AB"/>
    <w:rsid w:val="00F41BDF"/>
    <w:rsid w:val="00F4221D"/>
    <w:rsid w:val="00F43522"/>
    <w:rsid w:val="00F5145E"/>
    <w:rsid w:val="00F547F2"/>
    <w:rsid w:val="00F94A55"/>
    <w:rsid w:val="00F96BFF"/>
    <w:rsid w:val="00FA4EEA"/>
    <w:rsid w:val="00FB147D"/>
    <w:rsid w:val="00FB46C3"/>
    <w:rsid w:val="00FB76B2"/>
    <w:rsid w:val="00FC1043"/>
    <w:rsid w:val="00FC2F7E"/>
    <w:rsid w:val="00FC629C"/>
    <w:rsid w:val="00FE29AD"/>
    <w:rsid w:val="00FE4ED5"/>
    <w:rsid w:val="00FE5FA4"/>
    <w:rsid w:val="00FE6C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B68D6"/>
  <w15:chartTrackingRefBased/>
  <w15:docId w15:val="{3A9667DC-FC8B-424B-A11B-3604EF039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601B"/>
    <w:rPr>
      <w:rFonts w:ascii="Times New Roman" w:hAnsi="Times New Roman"/>
      <w:sz w:val="24"/>
    </w:rPr>
  </w:style>
  <w:style w:type="paragraph" w:styleId="Heading1">
    <w:name w:val="heading 1"/>
    <w:basedOn w:val="Normal"/>
    <w:next w:val="Normal"/>
    <w:link w:val="Heading1Char"/>
    <w:uiPriority w:val="9"/>
    <w:qFormat/>
    <w:rsid w:val="00AB359F"/>
    <w:pPr>
      <w:keepNext/>
      <w:keepLines/>
      <w:spacing w:before="360" w:after="80"/>
      <w:outlineLvl w:val="0"/>
    </w:pPr>
    <w:rPr>
      <w:rFonts w:eastAsiaTheme="majorEastAsia" w:cstheme="majorBidi"/>
      <w:b/>
      <w:color w:val="0F4761" w:themeColor="accent1" w:themeShade="BF"/>
      <w:sz w:val="32"/>
      <w:szCs w:val="40"/>
      <w:u w:val="single"/>
    </w:rPr>
  </w:style>
  <w:style w:type="paragraph" w:styleId="Heading2">
    <w:name w:val="heading 2"/>
    <w:basedOn w:val="Normal"/>
    <w:next w:val="Normal"/>
    <w:link w:val="Heading2Char"/>
    <w:uiPriority w:val="9"/>
    <w:unhideWhenUsed/>
    <w:qFormat/>
    <w:rsid w:val="00AB359F"/>
    <w:pPr>
      <w:keepNext/>
      <w:keepLines/>
      <w:spacing w:before="160" w:after="80"/>
      <w:outlineLvl w:val="1"/>
    </w:pPr>
    <w:rPr>
      <w:rFonts w:eastAsiaTheme="majorEastAsia" w:cstheme="majorBidi"/>
      <w:b/>
      <w:color w:val="4C94D8" w:themeColor="text2" w:themeTint="80"/>
      <w:sz w:val="28"/>
      <w:szCs w:val="32"/>
      <w:u w:val="single"/>
    </w:rPr>
  </w:style>
  <w:style w:type="paragraph" w:styleId="Heading3">
    <w:name w:val="heading 3"/>
    <w:basedOn w:val="Normal"/>
    <w:next w:val="Normal"/>
    <w:link w:val="Heading3Char"/>
    <w:uiPriority w:val="9"/>
    <w:semiHidden/>
    <w:unhideWhenUsed/>
    <w:qFormat/>
    <w:rsid w:val="009F7AF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7AF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7AF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7AF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7AF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7AF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7AF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59F"/>
    <w:rPr>
      <w:rFonts w:ascii="Times New Roman" w:eastAsiaTheme="majorEastAsia" w:hAnsi="Times New Roman" w:cstheme="majorBidi"/>
      <w:b/>
      <w:color w:val="0F4761" w:themeColor="accent1" w:themeShade="BF"/>
      <w:sz w:val="32"/>
      <w:szCs w:val="40"/>
      <w:u w:val="single"/>
    </w:rPr>
  </w:style>
  <w:style w:type="character" w:customStyle="1" w:styleId="Heading2Char">
    <w:name w:val="Heading 2 Char"/>
    <w:basedOn w:val="DefaultParagraphFont"/>
    <w:link w:val="Heading2"/>
    <w:uiPriority w:val="9"/>
    <w:rsid w:val="00AB359F"/>
    <w:rPr>
      <w:rFonts w:ascii="Times New Roman" w:eastAsiaTheme="majorEastAsia" w:hAnsi="Times New Roman" w:cstheme="majorBidi"/>
      <w:b/>
      <w:color w:val="4C94D8" w:themeColor="text2" w:themeTint="80"/>
      <w:sz w:val="28"/>
      <w:szCs w:val="32"/>
      <w:u w:val="single"/>
    </w:rPr>
  </w:style>
  <w:style w:type="character" w:customStyle="1" w:styleId="Heading3Char">
    <w:name w:val="Heading 3 Char"/>
    <w:basedOn w:val="DefaultParagraphFont"/>
    <w:link w:val="Heading3"/>
    <w:uiPriority w:val="9"/>
    <w:semiHidden/>
    <w:rsid w:val="009F7AF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7AF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7AF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7A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7A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7A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7AF0"/>
    <w:rPr>
      <w:rFonts w:eastAsiaTheme="majorEastAsia" w:cstheme="majorBidi"/>
      <w:color w:val="272727" w:themeColor="text1" w:themeTint="D8"/>
    </w:rPr>
  </w:style>
  <w:style w:type="paragraph" w:styleId="Title">
    <w:name w:val="Title"/>
    <w:basedOn w:val="Normal"/>
    <w:next w:val="Normal"/>
    <w:link w:val="TitleChar"/>
    <w:uiPriority w:val="10"/>
    <w:qFormat/>
    <w:rsid w:val="009F7A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7A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7A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7A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7AF0"/>
    <w:pPr>
      <w:spacing w:before="160"/>
      <w:jc w:val="center"/>
    </w:pPr>
    <w:rPr>
      <w:i/>
      <w:iCs/>
      <w:color w:val="404040" w:themeColor="text1" w:themeTint="BF"/>
    </w:rPr>
  </w:style>
  <w:style w:type="character" w:customStyle="1" w:styleId="QuoteChar">
    <w:name w:val="Quote Char"/>
    <w:basedOn w:val="DefaultParagraphFont"/>
    <w:link w:val="Quote"/>
    <w:uiPriority w:val="29"/>
    <w:rsid w:val="009F7AF0"/>
    <w:rPr>
      <w:i/>
      <w:iCs/>
      <w:color w:val="404040" w:themeColor="text1" w:themeTint="BF"/>
    </w:rPr>
  </w:style>
  <w:style w:type="paragraph" w:styleId="ListParagraph">
    <w:name w:val="List Paragraph"/>
    <w:basedOn w:val="Normal"/>
    <w:uiPriority w:val="34"/>
    <w:qFormat/>
    <w:rsid w:val="009F7AF0"/>
    <w:pPr>
      <w:ind w:left="720"/>
      <w:contextualSpacing/>
    </w:pPr>
  </w:style>
  <w:style w:type="character" w:styleId="IntenseEmphasis">
    <w:name w:val="Intense Emphasis"/>
    <w:basedOn w:val="DefaultParagraphFont"/>
    <w:uiPriority w:val="21"/>
    <w:qFormat/>
    <w:rsid w:val="009F7AF0"/>
    <w:rPr>
      <w:i/>
      <w:iCs/>
      <w:color w:val="0F4761" w:themeColor="accent1" w:themeShade="BF"/>
    </w:rPr>
  </w:style>
  <w:style w:type="paragraph" w:styleId="IntenseQuote">
    <w:name w:val="Intense Quote"/>
    <w:basedOn w:val="Normal"/>
    <w:next w:val="Normal"/>
    <w:link w:val="IntenseQuoteChar"/>
    <w:uiPriority w:val="30"/>
    <w:qFormat/>
    <w:rsid w:val="009F7A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7AF0"/>
    <w:rPr>
      <w:i/>
      <w:iCs/>
      <w:color w:val="0F4761" w:themeColor="accent1" w:themeShade="BF"/>
    </w:rPr>
  </w:style>
  <w:style w:type="character" w:styleId="IntenseReference">
    <w:name w:val="Intense Reference"/>
    <w:basedOn w:val="DefaultParagraphFont"/>
    <w:uiPriority w:val="32"/>
    <w:qFormat/>
    <w:rsid w:val="009F7AF0"/>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9F7AF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F7AF0"/>
    <w:rPr>
      <w:rFonts w:ascii="Times New Roman" w:hAnsi="Times New Roman" w:cs="Times New Roman"/>
      <w:noProof/>
    </w:rPr>
  </w:style>
  <w:style w:type="paragraph" w:customStyle="1" w:styleId="EndNoteBibliography">
    <w:name w:val="EndNote Bibliography"/>
    <w:basedOn w:val="Normal"/>
    <w:link w:val="EndNoteBibliographyChar"/>
    <w:rsid w:val="009F7AF0"/>
    <w:pPr>
      <w:spacing w:line="240" w:lineRule="auto"/>
    </w:pPr>
    <w:rPr>
      <w:rFonts w:cs="Times New Roman"/>
      <w:noProof/>
    </w:rPr>
  </w:style>
  <w:style w:type="character" w:customStyle="1" w:styleId="EndNoteBibliographyChar">
    <w:name w:val="EndNote Bibliography Char"/>
    <w:basedOn w:val="DefaultParagraphFont"/>
    <w:link w:val="EndNoteBibliography"/>
    <w:rsid w:val="009F7AF0"/>
    <w:rPr>
      <w:rFonts w:ascii="Times New Roman" w:hAnsi="Times New Roman" w:cs="Times New Roman"/>
      <w:noProof/>
    </w:rPr>
  </w:style>
  <w:style w:type="table" w:customStyle="1" w:styleId="TableGrid">
    <w:name w:val="TableGrid"/>
    <w:rsid w:val="00B642C6"/>
    <w:pPr>
      <w:spacing w:after="0" w:line="240" w:lineRule="auto"/>
    </w:pPr>
    <w:rPr>
      <w:rFonts w:eastAsiaTheme="minorEastAsia"/>
    </w:rPr>
    <w:tblPr>
      <w:tblCellMar>
        <w:top w:w="0" w:type="dxa"/>
        <w:left w:w="0" w:type="dxa"/>
        <w:bottom w:w="0" w:type="dxa"/>
        <w:right w:w="0" w:type="dxa"/>
      </w:tblCellMar>
    </w:tblPr>
  </w:style>
  <w:style w:type="table" w:styleId="PlainTable5">
    <w:name w:val="Plain Table 5"/>
    <w:basedOn w:val="TableNormal"/>
    <w:uiPriority w:val="45"/>
    <w:rsid w:val="00B642C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266A7"/>
    <w:pPr>
      <w:spacing w:after="200" w:line="240" w:lineRule="auto"/>
    </w:pPr>
    <w:rPr>
      <w:i/>
      <w:iCs/>
      <w:color w:val="0E2841" w:themeColor="text2"/>
      <w:sz w:val="18"/>
      <w:szCs w:val="18"/>
    </w:rPr>
  </w:style>
  <w:style w:type="paragraph" w:styleId="Header">
    <w:name w:val="header"/>
    <w:basedOn w:val="Normal"/>
    <w:link w:val="HeaderChar"/>
    <w:uiPriority w:val="99"/>
    <w:unhideWhenUsed/>
    <w:rsid w:val="009638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3841"/>
    <w:rPr>
      <w:rFonts w:ascii="Times New Roman" w:hAnsi="Times New Roman"/>
    </w:rPr>
  </w:style>
  <w:style w:type="paragraph" w:styleId="Footer">
    <w:name w:val="footer"/>
    <w:basedOn w:val="Normal"/>
    <w:link w:val="FooterChar"/>
    <w:uiPriority w:val="99"/>
    <w:unhideWhenUsed/>
    <w:rsid w:val="009638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384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583602">
      <w:bodyDiv w:val="1"/>
      <w:marLeft w:val="0"/>
      <w:marRight w:val="0"/>
      <w:marTop w:val="0"/>
      <w:marBottom w:val="0"/>
      <w:divBdr>
        <w:top w:val="none" w:sz="0" w:space="0" w:color="auto"/>
        <w:left w:val="none" w:sz="0" w:space="0" w:color="auto"/>
        <w:bottom w:val="none" w:sz="0" w:space="0" w:color="auto"/>
        <w:right w:val="none" w:sz="0" w:space="0" w:color="auto"/>
      </w:divBdr>
    </w:div>
    <w:div w:id="75325830">
      <w:bodyDiv w:val="1"/>
      <w:marLeft w:val="0"/>
      <w:marRight w:val="0"/>
      <w:marTop w:val="0"/>
      <w:marBottom w:val="0"/>
      <w:divBdr>
        <w:top w:val="none" w:sz="0" w:space="0" w:color="auto"/>
        <w:left w:val="none" w:sz="0" w:space="0" w:color="auto"/>
        <w:bottom w:val="none" w:sz="0" w:space="0" w:color="auto"/>
        <w:right w:val="none" w:sz="0" w:space="0" w:color="auto"/>
      </w:divBdr>
      <w:divsChild>
        <w:div w:id="892038131">
          <w:marLeft w:val="0"/>
          <w:marRight w:val="0"/>
          <w:marTop w:val="0"/>
          <w:marBottom w:val="0"/>
          <w:divBdr>
            <w:top w:val="none" w:sz="0" w:space="0" w:color="auto"/>
            <w:left w:val="none" w:sz="0" w:space="0" w:color="auto"/>
            <w:bottom w:val="none" w:sz="0" w:space="0" w:color="auto"/>
            <w:right w:val="none" w:sz="0" w:space="0" w:color="auto"/>
          </w:divBdr>
        </w:div>
      </w:divsChild>
    </w:div>
    <w:div w:id="167641194">
      <w:bodyDiv w:val="1"/>
      <w:marLeft w:val="0"/>
      <w:marRight w:val="0"/>
      <w:marTop w:val="0"/>
      <w:marBottom w:val="0"/>
      <w:divBdr>
        <w:top w:val="none" w:sz="0" w:space="0" w:color="auto"/>
        <w:left w:val="none" w:sz="0" w:space="0" w:color="auto"/>
        <w:bottom w:val="none" w:sz="0" w:space="0" w:color="auto"/>
        <w:right w:val="none" w:sz="0" w:space="0" w:color="auto"/>
      </w:divBdr>
      <w:divsChild>
        <w:div w:id="78067553">
          <w:marLeft w:val="0"/>
          <w:marRight w:val="0"/>
          <w:marTop w:val="0"/>
          <w:marBottom w:val="0"/>
          <w:divBdr>
            <w:top w:val="none" w:sz="0" w:space="0" w:color="auto"/>
            <w:left w:val="none" w:sz="0" w:space="0" w:color="auto"/>
            <w:bottom w:val="none" w:sz="0" w:space="0" w:color="auto"/>
            <w:right w:val="none" w:sz="0" w:space="0" w:color="auto"/>
          </w:divBdr>
        </w:div>
      </w:divsChild>
    </w:div>
    <w:div w:id="458883669">
      <w:bodyDiv w:val="1"/>
      <w:marLeft w:val="0"/>
      <w:marRight w:val="0"/>
      <w:marTop w:val="0"/>
      <w:marBottom w:val="0"/>
      <w:divBdr>
        <w:top w:val="none" w:sz="0" w:space="0" w:color="auto"/>
        <w:left w:val="none" w:sz="0" w:space="0" w:color="auto"/>
        <w:bottom w:val="none" w:sz="0" w:space="0" w:color="auto"/>
        <w:right w:val="none" w:sz="0" w:space="0" w:color="auto"/>
      </w:divBdr>
    </w:div>
    <w:div w:id="661931177">
      <w:bodyDiv w:val="1"/>
      <w:marLeft w:val="0"/>
      <w:marRight w:val="0"/>
      <w:marTop w:val="0"/>
      <w:marBottom w:val="0"/>
      <w:divBdr>
        <w:top w:val="none" w:sz="0" w:space="0" w:color="auto"/>
        <w:left w:val="none" w:sz="0" w:space="0" w:color="auto"/>
        <w:bottom w:val="none" w:sz="0" w:space="0" w:color="auto"/>
        <w:right w:val="none" w:sz="0" w:space="0" w:color="auto"/>
      </w:divBdr>
    </w:div>
    <w:div w:id="928149722">
      <w:bodyDiv w:val="1"/>
      <w:marLeft w:val="0"/>
      <w:marRight w:val="0"/>
      <w:marTop w:val="0"/>
      <w:marBottom w:val="0"/>
      <w:divBdr>
        <w:top w:val="none" w:sz="0" w:space="0" w:color="auto"/>
        <w:left w:val="none" w:sz="0" w:space="0" w:color="auto"/>
        <w:bottom w:val="none" w:sz="0" w:space="0" w:color="auto"/>
        <w:right w:val="none" w:sz="0" w:space="0" w:color="auto"/>
      </w:divBdr>
      <w:divsChild>
        <w:div w:id="714818587">
          <w:marLeft w:val="0"/>
          <w:marRight w:val="0"/>
          <w:marTop w:val="0"/>
          <w:marBottom w:val="0"/>
          <w:divBdr>
            <w:top w:val="none" w:sz="0" w:space="0" w:color="auto"/>
            <w:left w:val="none" w:sz="0" w:space="0" w:color="auto"/>
            <w:bottom w:val="none" w:sz="0" w:space="0" w:color="auto"/>
            <w:right w:val="none" w:sz="0" w:space="0" w:color="auto"/>
          </w:divBdr>
        </w:div>
        <w:div w:id="1594126843">
          <w:marLeft w:val="0"/>
          <w:marRight w:val="0"/>
          <w:marTop w:val="0"/>
          <w:marBottom w:val="0"/>
          <w:divBdr>
            <w:top w:val="none" w:sz="0" w:space="0" w:color="auto"/>
            <w:left w:val="none" w:sz="0" w:space="0" w:color="auto"/>
            <w:bottom w:val="none" w:sz="0" w:space="0" w:color="auto"/>
            <w:right w:val="none" w:sz="0" w:space="0" w:color="auto"/>
          </w:divBdr>
        </w:div>
        <w:div w:id="458497426">
          <w:marLeft w:val="0"/>
          <w:marRight w:val="0"/>
          <w:marTop w:val="0"/>
          <w:marBottom w:val="0"/>
          <w:divBdr>
            <w:top w:val="none" w:sz="0" w:space="0" w:color="auto"/>
            <w:left w:val="none" w:sz="0" w:space="0" w:color="auto"/>
            <w:bottom w:val="none" w:sz="0" w:space="0" w:color="auto"/>
            <w:right w:val="none" w:sz="0" w:space="0" w:color="auto"/>
          </w:divBdr>
        </w:div>
        <w:div w:id="1867139858">
          <w:marLeft w:val="0"/>
          <w:marRight w:val="0"/>
          <w:marTop w:val="0"/>
          <w:marBottom w:val="0"/>
          <w:divBdr>
            <w:top w:val="none" w:sz="0" w:space="0" w:color="auto"/>
            <w:left w:val="none" w:sz="0" w:space="0" w:color="auto"/>
            <w:bottom w:val="none" w:sz="0" w:space="0" w:color="auto"/>
            <w:right w:val="none" w:sz="0" w:space="0" w:color="auto"/>
          </w:divBdr>
        </w:div>
        <w:div w:id="2109080861">
          <w:marLeft w:val="0"/>
          <w:marRight w:val="0"/>
          <w:marTop w:val="0"/>
          <w:marBottom w:val="0"/>
          <w:divBdr>
            <w:top w:val="none" w:sz="0" w:space="0" w:color="auto"/>
            <w:left w:val="none" w:sz="0" w:space="0" w:color="auto"/>
            <w:bottom w:val="none" w:sz="0" w:space="0" w:color="auto"/>
            <w:right w:val="none" w:sz="0" w:space="0" w:color="auto"/>
          </w:divBdr>
        </w:div>
        <w:div w:id="454065527">
          <w:marLeft w:val="0"/>
          <w:marRight w:val="0"/>
          <w:marTop w:val="0"/>
          <w:marBottom w:val="0"/>
          <w:divBdr>
            <w:top w:val="none" w:sz="0" w:space="0" w:color="auto"/>
            <w:left w:val="none" w:sz="0" w:space="0" w:color="auto"/>
            <w:bottom w:val="none" w:sz="0" w:space="0" w:color="auto"/>
            <w:right w:val="none" w:sz="0" w:space="0" w:color="auto"/>
          </w:divBdr>
        </w:div>
        <w:div w:id="1654601170">
          <w:marLeft w:val="0"/>
          <w:marRight w:val="0"/>
          <w:marTop w:val="0"/>
          <w:marBottom w:val="0"/>
          <w:divBdr>
            <w:top w:val="none" w:sz="0" w:space="0" w:color="auto"/>
            <w:left w:val="none" w:sz="0" w:space="0" w:color="auto"/>
            <w:bottom w:val="none" w:sz="0" w:space="0" w:color="auto"/>
            <w:right w:val="none" w:sz="0" w:space="0" w:color="auto"/>
          </w:divBdr>
        </w:div>
        <w:div w:id="1162744061">
          <w:marLeft w:val="0"/>
          <w:marRight w:val="0"/>
          <w:marTop w:val="0"/>
          <w:marBottom w:val="0"/>
          <w:divBdr>
            <w:top w:val="none" w:sz="0" w:space="0" w:color="auto"/>
            <w:left w:val="none" w:sz="0" w:space="0" w:color="auto"/>
            <w:bottom w:val="none" w:sz="0" w:space="0" w:color="auto"/>
            <w:right w:val="none" w:sz="0" w:space="0" w:color="auto"/>
          </w:divBdr>
        </w:div>
      </w:divsChild>
    </w:div>
    <w:div w:id="173804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5D691-24AD-4FF0-B78A-1163C269D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8</TotalTime>
  <Pages>2</Pages>
  <Words>9904</Words>
  <Characters>5645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nysha Naveed</dc:creator>
  <cp:keywords/>
  <dc:description/>
  <cp:lastModifiedBy>Zunysha Naveed</cp:lastModifiedBy>
  <cp:revision>307</cp:revision>
  <cp:lastPrinted>2024-05-06T17:29:00Z</cp:lastPrinted>
  <dcterms:created xsi:type="dcterms:W3CDTF">2024-05-06T16:09:00Z</dcterms:created>
  <dcterms:modified xsi:type="dcterms:W3CDTF">2024-09-11T18:04:00Z</dcterms:modified>
</cp:coreProperties>
</file>